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AF6D24B" w14:textId="77777777" w:rsidR="0030250F" w:rsidRDefault="008500A1">
      <w:r w:rsidRPr="00B33842">
        <w:t>Estimating shifts in squid distribution</w:t>
      </w:r>
    </w:p>
    <w:p w14:paraId="09EE4524" w14:textId="77777777" w:rsidR="006C7550" w:rsidRPr="006C7550" w:rsidRDefault="006C7550">
      <w:pPr>
        <w:rPr>
          <w:b/>
        </w:rPr>
      </w:pPr>
      <w:r>
        <w:rPr>
          <w:b/>
        </w:rPr>
        <w:t>Methods</w:t>
      </w:r>
    </w:p>
    <w:p w14:paraId="14DF2AE8" w14:textId="77777777" w:rsidR="000D3F3E" w:rsidRDefault="000D3F3E">
      <w:r>
        <w:rPr>
          <w:i/>
        </w:rPr>
        <w:t>Data</w:t>
      </w:r>
    </w:p>
    <w:p w14:paraId="507DBBEE" w14:textId="77777777" w:rsidR="004C1578" w:rsidRDefault="000D3F3E">
      <w:r>
        <w:tab/>
      </w:r>
      <w:r w:rsidR="00B91565">
        <w:t xml:space="preserve">We obtained squid catch data from fishery independent surveys conducted by the Northwest Fisheries Science Center </w:t>
      </w:r>
      <w:r w:rsidR="00F41CA2">
        <w:t xml:space="preserve">(NWFSC) </w:t>
      </w:r>
      <w:r w:rsidR="00B91565">
        <w:t>from 1998 to 2019</w:t>
      </w:r>
      <w:r w:rsidR="004C1578">
        <w:t>,</w:t>
      </w:r>
      <w:r w:rsidR="00B91565">
        <w:t xml:space="preserve"> and from 2010 to 2016 </w:t>
      </w:r>
      <w:r w:rsidR="004C1578">
        <w:t xml:space="preserve">for the Southwest Fisheries Science Center (SWFSC) </w:t>
      </w:r>
      <w:r w:rsidR="00B91565">
        <w:t>(</w:t>
      </w:r>
      <w:r w:rsidR="00B91565">
        <w:fldChar w:fldCharType="begin"/>
      </w:r>
      <w:r w:rsidR="00B91565">
        <w:instrText xml:space="preserve"> REF _Ref40963096 \h </w:instrText>
      </w:r>
      <w:r w:rsidR="00B91565">
        <w:fldChar w:fldCharType="separate"/>
      </w:r>
      <w:r w:rsidR="006807ED">
        <w:t xml:space="preserve">Figure </w:t>
      </w:r>
      <w:r w:rsidR="006807ED">
        <w:rPr>
          <w:noProof/>
        </w:rPr>
        <w:t>1</w:t>
      </w:r>
      <w:r w:rsidR="00B91565">
        <w:fldChar w:fldCharType="end"/>
      </w:r>
      <w:r w:rsidR="00B91565">
        <w:t xml:space="preserve">). </w:t>
      </w:r>
      <w:r w:rsidR="00F41CA2">
        <w:t>All t</w:t>
      </w:r>
      <w:r w:rsidR="00AB7EF0">
        <w:t xml:space="preserve">rawls were conducted </w:t>
      </w:r>
      <w:r w:rsidR="00F41CA2">
        <w:t>during the day</w:t>
      </w:r>
      <w:r w:rsidR="00446617">
        <w:t xml:space="preserve">. The locations of the trawls for the </w:t>
      </w:r>
      <w:r w:rsidR="00F41CA2">
        <w:t xml:space="preserve">NWFSC </w:t>
      </w:r>
      <w:r w:rsidR="00446617">
        <w:t xml:space="preserve">and SWFSC were a combination of predetermined transects </w:t>
      </w:r>
      <w:r w:rsidR="004C1578">
        <w:t>(citation, Emmett or Peterson)</w:t>
      </w:r>
      <w:r w:rsidR="00446617">
        <w:t xml:space="preserve"> and </w:t>
      </w:r>
      <w:r w:rsidR="00446617" w:rsidRPr="00446617">
        <w:rPr>
          <w:i/>
        </w:rPr>
        <w:t>ad hoc</w:t>
      </w:r>
      <w:r w:rsidR="00446617">
        <w:t xml:space="preserve"> adjustments in years with low catches or limited research funds</w:t>
      </w:r>
      <w:r w:rsidR="00F41CA2">
        <w:t>.</w:t>
      </w:r>
      <w:r w:rsidR="00AB7EF0">
        <w:t xml:space="preserve"> </w:t>
      </w:r>
    </w:p>
    <w:p w14:paraId="029F7567" w14:textId="77777777" w:rsidR="00E3029E" w:rsidRDefault="00F41CA2" w:rsidP="004C1578">
      <w:pPr>
        <w:ind w:firstLine="720"/>
        <w:rPr>
          <w:rFonts w:eastAsiaTheme="minorEastAsia"/>
        </w:rPr>
      </w:pPr>
      <w:r>
        <w:t xml:space="preserve">Trawl effort was defined </w:t>
      </w:r>
      <w:r w:rsidR="00446617">
        <w:t xml:space="preserve">by </w:t>
      </w:r>
      <w:r w:rsidR="004C1578">
        <w:t xml:space="preserve">30 minutes </w:t>
      </w:r>
      <w:r w:rsidR="00446617">
        <w:t xml:space="preserve">tows; however, for our purposes we used area swept as calculated by the GPS coordinates between start and end points and </w:t>
      </w:r>
      <w:r>
        <w:t xml:space="preserve">the effective width of the trawl opening – estimated to </w:t>
      </w:r>
      <w:r w:rsidR="00950EE8">
        <w:t>be approximately 28</w:t>
      </w:r>
      <w:r>
        <w:t xml:space="preserve"> meters</w:t>
      </w:r>
      <w:r w:rsidR="00950EE8">
        <w:t xml:space="preserve"> </w:t>
      </w:r>
      <w:r w:rsidR="00950EE8">
        <w:fldChar w:fldCharType="begin"/>
      </w:r>
      <w:r w:rsidR="00950EE8">
        <w:instrText xml:space="preserve"> ADDIN ZOTERO_ITEM CSL_CITATION {"citationID":"tvCROLep","properties":{"formattedCitation":"(Brodeur et al., 2005; Emmett et al., 2006; Harding et al., 2011)","plainCitation":"(Brodeur et al., 2005; Emmett et al., 2006; Harding et al., 2011)","noteIndex":0},"citationItems":[{"id":155,"uris":["http://zotero.org/users/local/sALjQm7t/items/ATLHAZSJ"],"uri":["http://zotero.org/users/local/sALjQm7t/items/ATLHAZSJ"],"itemData":{"id":155,"type":"article-journal","container-title":"Marine Ecology Progress Series","page":"41–57","source":"Google Scholar","title":"Species composition and community structure of pelagic nekton off Oregon and Washington under variable oceanographic conditions","volume":"298","author":[{"family":"Brodeur","given":"Richard D."},{"family":"Fisher","given":"Joseph P."},{"family":"Emmett","given":"Robert L."},{"family":"Morgan","given":"Cheryl A."},{"family":"Casillas","given":"Ed"}],"issued":{"date-parts":[["2005"]]}}},{"id":152,"uris":["http://zotero.org/users/local/sALjQm7t/items/EWLARKRZ"],"uri":["http://zotero.org/users/local/sALjQm7t/items/EWLARKRZ"],"itemData":{"id":152,"type":"article-journal","container-title":"Progress in Oceanography","issue":"1","note":"publisher: Elsevier","page":"1–26","source":"Google Scholar","title":"Abundance and distribution of pelagic piscivorous fishes in the Columbia River plume during spring/early summer 1998–2003: relationship to oceanographic conditions, forage fishes, and juvenile salmonids","title-short":"Abundance and distribution of pelagic piscivorous fishes in the Columbia River plume during spring/early summer 1998–2003","volume":"68","author":[{"family":"Emmett","given":"Robert L."},{"family":"Krutzikowsky","given":"Gregory K."},{"family":"Bentley","given":"Paul"}],"issued":{"date-parts":[["2006"]]}}},{"id":158,"uris":["http://zotero.org/users/local/sALjQm7t/items/PGPNS8K2"],"uri":["http://zotero.org/users/local/sALjQm7t/items/PGPNS8K2"],"itemData":{"id":158,"type":"article-journal","container-title":"Fishery Bulletin","issue":"3","page":"261–281","source":"Google Scholar","title":"Regional and seasonal patterns of epipelagic fish assemblages from the central California Current","volume":"109","author":[{"family":"Harding","given":"Jeffrey A."},{"family":"Ammann","given":"Arnold J."},{"family":"MacFarlane","given":"R. Bruce"}],"issued":{"date-parts":[["2011"]]}}}],"schema":"https://github.com/citation-style-language/schema/raw/master/csl-citation.json"} </w:instrText>
      </w:r>
      <w:r w:rsidR="00950EE8">
        <w:fldChar w:fldCharType="separate"/>
      </w:r>
      <w:r w:rsidR="00950EE8" w:rsidRPr="00950EE8">
        <w:rPr>
          <w:rFonts w:cs="Times New Roman"/>
        </w:rPr>
        <w:t>(Brodeur et al., 2005; Emmett et al., 2006; Harding et al., 2011)</w:t>
      </w:r>
      <w:r w:rsidR="00950EE8">
        <w:fldChar w:fldCharType="end"/>
      </w:r>
      <w:r>
        <w:t xml:space="preserve">. </w:t>
      </w:r>
      <w:r w:rsidR="00AB7EF0">
        <w:t xml:space="preserve">The </w:t>
      </w:r>
      <w:r w:rsidR="00E3029E">
        <w:t xml:space="preserve">total </w:t>
      </w:r>
      <w:r>
        <w:t xml:space="preserve">number </w:t>
      </w:r>
      <w:r w:rsidR="00AB7EF0">
        <w:t xml:space="preserve">of squid in each trawl </w:t>
      </w:r>
      <w:r w:rsidR="00950EE8">
        <w:t>were</w:t>
      </w:r>
      <w:r>
        <w:t xml:space="preserve"> counted </w:t>
      </w:r>
      <w:r w:rsidR="00E3029E">
        <w:t xml:space="preserve">when </w:t>
      </w:r>
      <w:r w:rsidR="00446617">
        <w:t xml:space="preserve">reasonable, </w:t>
      </w:r>
      <w:r w:rsidR="00950EE8">
        <w:t xml:space="preserve">or the </w:t>
      </w:r>
      <w:r w:rsidR="00446617">
        <w:t xml:space="preserve">total catch </w:t>
      </w:r>
      <w:r w:rsidR="00950EE8">
        <w:t xml:space="preserve">was extrapolated </w:t>
      </w:r>
      <w:r w:rsidR="00446617">
        <w:t xml:space="preserve">from </w:t>
      </w:r>
      <w:r w:rsidR="00950EE8">
        <w:t xml:space="preserve">a </w:t>
      </w:r>
      <w:r w:rsidR="00E3029E">
        <w:t>sample weight</w:t>
      </w:r>
      <w:r>
        <w:t xml:space="preserve"> for a known </w:t>
      </w:r>
      <w:r w:rsidR="00446617">
        <w:t xml:space="preserve">volume </w:t>
      </w:r>
      <w:r>
        <w:t>of squid</w:t>
      </w:r>
      <w:r w:rsidR="00950EE8">
        <w:t xml:space="preserve"> when catches exceeded the science crew’s capacity to finish processing fish between trawls</w:t>
      </w:r>
      <w:r>
        <w:t xml:space="preserve">. </w:t>
      </w:r>
      <w:r w:rsidR="00E3029E">
        <w:t>U</w:t>
      </w:r>
      <w:r w:rsidR="00AB7EF0">
        <w:t xml:space="preserve">p to </w:t>
      </w:r>
      <w:r>
        <w:t>50</w:t>
      </w:r>
      <w:r w:rsidR="00AB7EF0">
        <w:t xml:space="preserve"> individual </w:t>
      </w:r>
      <w:r w:rsidR="00E3029E">
        <w:t xml:space="preserve">squid </w:t>
      </w:r>
      <w:r w:rsidR="00AB7EF0">
        <w:t>lengths were recorded</w:t>
      </w:r>
      <w:r w:rsidR="00E3029E">
        <w:t xml:space="preserve"> for each trawl: we assume the length frequency of the entire catch was the same as the length frequency of the sample. </w:t>
      </w:r>
      <w:r w:rsidR="00AB7EF0">
        <w:t>Additionally, biophysical data such as the temperature (</w:t>
      </w:r>
      <m:oMath>
        <m:r>
          <w:rPr>
            <w:rFonts w:ascii="Cambria Math" w:hAnsi="Cambria Math"/>
          </w:rPr>
          <m:t>°</m:t>
        </m:r>
        <m:r>
          <m:rPr>
            <m:sty m:val="p"/>
          </m:rPr>
          <w:rPr>
            <w:rFonts w:ascii="Cambria Math" w:hAnsi="Cambria Math"/>
          </w:rPr>
          <m:t>C</m:t>
        </m:r>
      </m:oMath>
      <w:r w:rsidR="00404673">
        <w:rPr>
          <w:rFonts w:eastAsiaTheme="minorEastAsia"/>
        </w:rPr>
        <w:t>), chlorophyll concentration (mg m</w:t>
      </w:r>
      <w:r w:rsidR="00404673">
        <w:rPr>
          <w:rFonts w:eastAsiaTheme="minorEastAsia"/>
          <w:vertAlign w:val="superscript"/>
        </w:rPr>
        <w:t>-</w:t>
      </w:r>
      <w:proofErr w:type="gramStart"/>
      <w:r w:rsidR="00404673">
        <w:rPr>
          <w:rFonts w:eastAsiaTheme="minorEastAsia"/>
          <w:vertAlign w:val="superscript"/>
        </w:rPr>
        <w:t>3</w:t>
      </w:r>
      <w:r w:rsidR="00404673">
        <w:rPr>
          <w:rFonts w:eastAsiaTheme="minorEastAsia"/>
        </w:rPr>
        <w:t xml:space="preserve"> ???</w:t>
      </w:r>
      <w:proofErr w:type="gramEnd"/>
      <w:r w:rsidR="00404673">
        <w:rPr>
          <w:rFonts w:eastAsiaTheme="minorEastAsia"/>
        </w:rPr>
        <w:t xml:space="preserve">), and salinity (ppm) </w:t>
      </w:r>
      <w:r w:rsidR="00446617">
        <w:rPr>
          <w:rFonts w:eastAsiaTheme="minorEastAsia"/>
        </w:rPr>
        <w:t xml:space="preserve">were collected </w:t>
      </w:r>
      <w:r w:rsidR="00404673">
        <w:rPr>
          <w:rFonts w:eastAsiaTheme="minorEastAsia"/>
        </w:rPr>
        <w:t xml:space="preserve">at three meters </w:t>
      </w:r>
      <w:r w:rsidR="00446617">
        <w:rPr>
          <w:rFonts w:eastAsiaTheme="minorEastAsia"/>
        </w:rPr>
        <w:t xml:space="preserve">before each </w:t>
      </w:r>
      <w:r w:rsidR="00404673">
        <w:rPr>
          <w:rFonts w:eastAsiaTheme="minorEastAsia"/>
        </w:rPr>
        <w:t xml:space="preserve">trawl. </w:t>
      </w:r>
    </w:p>
    <w:p w14:paraId="3A679F06" w14:textId="77777777" w:rsidR="000D3F3E" w:rsidRPr="000D3F3E" w:rsidRDefault="00446617" w:rsidP="00E3029E">
      <w:pPr>
        <w:ind w:firstLine="720"/>
      </w:pPr>
      <w:r>
        <w:rPr>
          <w:rFonts w:eastAsiaTheme="minorEastAsia"/>
        </w:rPr>
        <w:t>Potential biases exist</w:t>
      </w:r>
      <w:r w:rsidR="00404673">
        <w:rPr>
          <w:rFonts w:eastAsiaTheme="minorEastAsia"/>
        </w:rPr>
        <w:t xml:space="preserve"> </w:t>
      </w:r>
      <w:r>
        <w:rPr>
          <w:rFonts w:eastAsiaTheme="minorEastAsia"/>
        </w:rPr>
        <w:t xml:space="preserve">based on </w:t>
      </w:r>
      <w:r w:rsidR="00404673">
        <w:rPr>
          <w:rFonts w:eastAsiaTheme="minorEastAsia"/>
        </w:rPr>
        <w:t xml:space="preserve">the </w:t>
      </w:r>
      <w:r w:rsidR="00065B0F">
        <w:rPr>
          <w:rFonts w:eastAsiaTheme="minorEastAsia"/>
        </w:rPr>
        <w:t>gear</w:t>
      </w:r>
      <w:r w:rsidR="00404673">
        <w:rPr>
          <w:rFonts w:eastAsiaTheme="minorEastAsia"/>
        </w:rPr>
        <w:t>, vessel, and crew</w:t>
      </w:r>
      <w:r>
        <w:rPr>
          <w:rFonts w:eastAsiaTheme="minorEastAsia"/>
        </w:rPr>
        <w:t xml:space="preserve"> that were used</w:t>
      </w:r>
      <w:r w:rsidR="00404673">
        <w:rPr>
          <w:rFonts w:eastAsiaTheme="minorEastAsia"/>
        </w:rPr>
        <w:t xml:space="preserve">.  </w:t>
      </w:r>
      <w:r w:rsidR="00B91565">
        <w:t xml:space="preserve"> </w:t>
      </w:r>
      <w:r w:rsidR="003676E7">
        <w:t>For the NWFSC, t</w:t>
      </w:r>
      <w:r w:rsidR="00E3029E">
        <w:t xml:space="preserve">he F/V </w:t>
      </w:r>
      <w:r w:rsidR="003676E7">
        <w:t xml:space="preserve">Ocean Star conducted surveys from 1998 to 2000, and the F/V </w:t>
      </w:r>
      <w:proofErr w:type="spellStart"/>
      <w:r w:rsidR="00E3029E">
        <w:t>Frosti</w:t>
      </w:r>
      <w:proofErr w:type="spellEnd"/>
      <w:r w:rsidR="00E3029E">
        <w:t xml:space="preserve"> conducted </w:t>
      </w:r>
      <w:r w:rsidR="003676E7">
        <w:t>surveys from 2001</w:t>
      </w:r>
      <w:r w:rsidR="00E3029E">
        <w:t xml:space="preserve"> to 2019</w:t>
      </w:r>
      <w:r w:rsidR="00404673">
        <w:t xml:space="preserve">. </w:t>
      </w:r>
      <w:r w:rsidR="00E3029E">
        <w:t xml:space="preserve">During that time, </w:t>
      </w:r>
      <w:r w:rsidR="00065B0F">
        <w:t xml:space="preserve">any changes in the science and </w:t>
      </w:r>
      <w:r w:rsidR="00C27FF7">
        <w:t xml:space="preserve">vessel </w:t>
      </w:r>
      <w:r w:rsidR="00065B0F">
        <w:lastRenderedPageBreak/>
        <w:t xml:space="preserve">crew leads occurred after overlap with previous crews. </w:t>
      </w:r>
      <w:r w:rsidR="00C27FF7">
        <w:t xml:space="preserve">The F/V XX was used to conduct the SWFSC surveys from 2010 to 2016. Similar to the NWFSC surveys, there was significant overlap between years for both the science and vessel crews. </w:t>
      </w:r>
      <w:r w:rsidR="00E3029E">
        <w:t xml:space="preserve">The </w:t>
      </w:r>
      <w:r w:rsidR="00EF4D4A">
        <w:t xml:space="preserve">net </w:t>
      </w:r>
      <w:r w:rsidR="004B7EAB">
        <w:t>was</w:t>
      </w:r>
      <w:r w:rsidR="00E3029E">
        <w:t xml:space="preserve"> a 264 Nordic rope trawl (</w:t>
      </w:r>
      <w:r w:rsidR="00070C08">
        <w:t>see</w:t>
      </w:r>
      <w:r w:rsidR="00EF4D4A">
        <w:t xml:space="preserve"> NMFS </w:t>
      </w:r>
      <w:r w:rsidR="00EF4D4A">
        <w:fldChar w:fldCharType="begin"/>
      </w:r>
      <w:r w:rsidR="00EF4D4A">
        <w:instrText xml:space="preserve"> ADDIN ZOTERO_ITEM CSL_CITATION {"citationID":"SFe3lo2J","properties":{"formattedCitation":"(2008)","plainCitation":"(2008)","noteIndex":0},"citationItems":[{"id":151,"uris":["http://zotero.org/users/local/sALjQm7t/items/LKLD836P"],"uri":["http://zotero.org/users/local/sALjQm7t/items/LKLD836P"],"itemData":{"id":151,"type":"article","title":"Collecting Adult Coastal Pelagic Fish Using the Nordic 264 Rope Trawl: A Guide to Deployment and Sample Processing","author":[{"family":"NMFS","given":""}],"issued":{"date-parts":[["2008"]]}},"suppress-author":true}],"schema":"https://github.com/citation-style-language/schema/raw/master/csl-citation.json"} </w:instrText>
      </w:r>
      <w:r w:rsidR="00EF4D4A">
        <w:fldChar w:fldCharType="separate"/>
      </w:r>
      <w:r w:rsidR="00EF4D4A" w:rsidRPr="00EF4D4A">
        <w:rPr>
          <w:rFonts w:cs="Times New Roman"/>
        </w:rPr>
        <w:t>(2008)</w:t>
      </w:r>
      <w:r w:rsidR="00EF4D4A">
        <w:fldChar w:fldCharType="end"/>
      </w:r>
      <w:r w:rsidR="00EF4D4A">
        <w:t xml:space="preserve"> </w:t>
      </w:r>
      <w:r w:rsidR="00070C08">
        <w:t>and</w:t>
      </w:r>
      <w:r w:rsidR="00EF4D4A">
        <w:t xml:space="preserve"> </w:t>
      </w:r>
      <w:proofErr w:type="spellStart"/>
      <w:r w:rsidR="00EF4D4A">
        <w:t>Krutzikowsky</w:t>
      </w:r>
      <w:proofErr w:type="spellEnd"/>
      <w:r w:rsidR="00EF4D4A">
        <w:t xml:space="preserve"> and Emmett </w:t>
      </w:r>
      <w:r w:rsidR="00EF4D4A">
        <w:fldChar w:fldCharType="begin"/>
      </w:r>
      <w:r w:rsidR="00EF4D4A">
        <w:instrText xml:space="preserve"> ADDIN ZOTERO_ITEM CSL_CITATION {"citationID":"kC4vWcRB","properties":{"formattedCitation":"(2005)","plainCitation":"(2005)","noteIndex":0},"citationItems":[{"id":145,"uris":["http://zotero.org/users/local/sALjQm7t/items/KMIJ4VBZ"],"uri":["http://zotero.org/users/local/sALjQm7t/items/KMIJ4VBZ"],"itemData":{"id":145,"type":"article-journal","container-title":"Fisheries Research","issue":"3","note":"publisher: Elsevier","page":"365–371","source":"Google Scholar","title":"Diel differences in surface trawl fish catches off Oregon and Washington","volume":"71","author":[{"family":"Krutzikowsky","given":"Gregory K."},{"family":"Emmett","given":"Robert L."}],"issued":{"date-parts":[["2005"]]}},"suppress-author":true}],"schema":"https://github.com/citation-style-language/schema/raw/master/csl-citation.json"} </w:instrText>
      </w:r>
      <w:r w:rsidR="00EF4D4A">
        <w:fldChar w:fldCharType="separate"/>
      </w:r>
      <w:r w:rsidR="00EF4D4A" w:rsidRPr="00EF4D4A">
        <w:rPr>
          <w:rFonts w:cs="Times New Roman"/>
        </w:rPr>
        <w:t>(2005)</w:t>
      </w:r>
      <w:r w:rsidR="00EF4D4A">
        <w:fldChar w:fldCharType="end"/>
      </w:r>
      <w:r w:rsidR="00070C08">
        <w:t xml:space="preserve"> </w:t>
      </w:r>
      <w:r w:rsidR="00415854">
        <w:t xml:space="preserve">for a complete description). </w:t>
      </w:r>
      <w:r w:rsidR="00A247B1">
        <w:t xml:space="preserve">To </w:t>
      </w:r>
      <w:r w:rsidR="00415854">
        <w:t>prevent the capture of non-target species</w:t>
      </w:r>
      <w:r w:rsidR="00A247B1">
        <w:t>, a marine mammal excluder device was added to the SWFSC surveys from 2012 to 2016, and NWFSC surveys from 2014 to 2019</w:t>
      </w:r>
      <w:r w:rsidR="00950EE8">
        <w:t xml:space="preserve">. </w:t>
      </w:r>
      <w:r w:rsidR="002E5853">
        <w:t xml:space="preserve">During the initial year of deployment the MMED </w:t>
      </w:r>
      <w:r w:rsidR="0093053C">
        <w:t>was</w:t>
      </w:r>
      <w:r w:rsidR="002E5853">
        <w:t xml:space="preserve"> place</w:t>
      </w:r>
      <w:r w:rsidR="0093053C">
        <w:t>d</w:t>
      </w:r>
      <w:r w:rsidR="002E5853">
        <w:t xml:space="preserve"> in an upward position, but </w:t>
      </w:r>
      <w:r w:rsidR="0093053C">
        <w:t xml:space="preserve">was </w:t>
      </w:r>
      <w:r w:rsidR="002E5853">
        <w:t xml:space="preserve">changed to a downward position in subsequent years. </w:t>
      </w:r>
      <w:r w:rsidR="00C27FF7">
        <w:t>Paired trawls, with and without the MMED</w:t>
      </w:r>
      <w:r w:rsidR="00A247B1">
        <w:t xml:space="preserve"> </w:t>
      </w:r>
      <w:r w:rsidR="002E5853">
        <w:t xml:space="preserve">were </w:t>
      </w:r>
      <w:r w:rsidR="00F206A2">
        <w:t>conducted to evaluate the effects of the MMED</w:t>
      </w:r>
      <w:r w:rsidR="0093053C">
        <w:t>. S</w:t>
      </w:r>
      <w:r w:rsidR="002E5853">
        <w:t>quid catches decline</w:t>
      </w:r>
      <w:r w:rsidR="0093053C">
        <w:t>d</w:t>
      </w:r>
      <w:r w:rsidR="002E5853">
        <w:t xml:space="preserve"> by 12% and 52% when the MMED was in upward and downward position, respectively </w:t>
      </w:r>
      <w:r w:rsidR="002E5853">
        <w:fldChar w:fldCharType="begin"/>
      </w:r>
      <w:r w:rsidR="002E5853">
        <w:instrText xml:space="preserve"> ADDIN ZOTERO_ITEM CSL_CITATION {"citationID":"chWXmt68","properties":{"formattedCitation":"(Wainwright et al., 2019)","plainCitation":"(Wainwright et al., 2019)","noteIndex":0},"citationItems":[{"id":161,"uris":["http://zotero.org/users/local/sALjQm7t/items/H4DJR2Y3"],"uri":["http://zotero.org/users/local/sALjQm7t/items/H4DJR2Y3"],"itemData":{"id":161,"type":"article-journal","container-title":"Marine and Coastal Fisheries","issue":"1","note":"publisher: Wiley Online Library","page":"17–31","source":"Google Scholar","title":"Effect of a Mammal Excluder Device on Trawl Catches of Salmon and Other Pelagic Animals","volume":"11","author":[{"family":"Wainwright","given":"Thomas C."},{"family":"Emmett","given":"Robert L."},{"family":"Weitkamp","given":"Laurie A."},{"family":"Hayes","given":"Sean A."},{"family":"Bentley","given":"Paul J."},{"family":"Harding","given":"Jeffrey A."}],"issued":{"date-parts":[["2019"]]}}}],"schema":"https://github.com/citation-style-language/schema/raw/master/csl-citation.json"} </w:instrText>
      </w:r>
      <w:r w:rsidR="002E5853">
        <w:fldChar w:fldCharType="separate"/>
      </w:r>
      <w:r w:rsidR="002E5853" w:rsidRPr="002E5853">
        <w:rPr>
          <w:rFonts w:cs="Times New Roman"/>
        </w:rPr>
        <w:t>(Wainwright et al., 2019)</w:t>
      </w:r>
      <w:r w:rsidR="002E5853">
        <w:fldChar w:fldCharType="end"/>
      </w:r>
      <w:r w:rsidR="00C27FF7">
        <w:t xml:space="preserve">. </w:t>
      </w:r>
      <w:r w:rsidR="00D6322F">
        <w:t xml:space="preserve">Based on our best available knowledge when addressing these </w:t>
      </w:r>
      <w:r w:rsidR="002E5853">
        <w:t xml:space="preserve">potential biases, </w:t>
      </w:r>
      <w:r w:rsidR="00D6322F">
        <w:t>we chose to assume that there is no crew or vessel bias between years</w:t>
      </w:r>
      <w:r w:rsidR="0093053C">
        <w:t xml:space="preserve">. </w:t>
      </w:r>
      <w:r w:rsidR="0086715F">
        <w:t>One option would be to compare the spatiotemporal synchrony for the NWFSC and SWFSC surveys; however, with no spatial overlap, and only a small number of year of sampling for the SWFSC, models comparing the temporal synchrony of the two surveys failed to converge during preliminary analyses. Therefore, w</w:t>
      </w:r>
      <w:r w:rsidR="0093053C">
        <w:t xml:space="preserve">e </w:t>
      </w:r>
      <w:r w:rsidR="0086715F">
        <w:t xml:space="preserve">treated the </w:t>
      </w:r>
      <w:r w:rsidR="0093053C">
        <w:t xml:space="preserve">catches </w:t>
      </w:r>
      <w:r w:rsidR="0086715F">
        <w:t xml:space="preserve">from </w:t>
      </w:r>
      <w:r w:rsidR="00D6322F">
        <w:t xml:space="preserve">the SWFSC and NWFSC </w:t>
      </w:r>
      <w:r w:rsidR="0086715F">
        <w:t>as a single survey. Future work may consider methods for disaggregating these two surveys</w:t>
      </w:r>
      <w:r w:rsidR="00DB3A04">
        <w:t xml:space="preserve"> to examine biases</w:t>
      </w:r>
      <w:r w:rsidR="0086715F">
        <w:t xml:space="preserve">, but that is currently beyond </w:t>
      </w:r>
      <w:r w:rsidR="00DB3A04">
        <w:t xml:space="preserve">the scope </w:t>
      </w:r>
      <w:r w:rsidR="0086715F">
        <w:t>of this analysis</w:t>
      </w:r>
      <w:r w:rsidR="0093053C">
        <w:t xml:space="preserve">. Finally, </w:t>
      </w:r>
      <w:r w:rsidR="002E5853">
        <w:t>we adjust</w:t>
      </w:r>
      <w:r w:rsidR="0093053C">
        <w:t>ed</w:t>
      </w:r>
      <w:r w:rsidR="002E5853">
        <w:t xml:space="preserve"> the total squid catches </w:t>
      </w:r>
      <w:r w:rsidR="0093053C" w:rsidRPr="0093053C">
        <w:rPr>
          <w:i/>
        </w:rPr>
        <w:t>a prior</w:t>
      </w:r>
      <w:r w:rsidR="0093053C">
        <w:t xml:space="preserve"> </w:t>
      </w:r>
      <w:r w:rsidR="00DF7E8D">
        <w:t xml:space="preserve">for years with </w:t>
      </w:r>
      <w:r w:rsidR="0093053C">
        <w:t xml:space="preserve">MMED </w:t>
      </w:r>
      <w:r w:rsidR="00DF7E8D">
        <w:t xml:space="preserve">using the </w:t>
      </w:r>
      <w:r w:rsidR="00D6322F">
        <w:t>catch ratio</w:t>
      </w:r>
      <w:r w:rsidR="0093053C">
        <w:t>s</w:t>
      </w:r>
      <w:r w:rsidR="00DF7E8D">
        <w:t xml:space="preserve"> for the upward and downward position (12% and 52%, respectively)</w:t>
      </w:r>
      <w:r w:rsidR="00D6322F">
        <w:t xml:space="preserve"> found in Wainw</w:t>
      </w:r>
      <w:r w:rsidR="0093053C">
        <w:t>right et al. (2019)</w:t>
      </w:r>
      <w:r w:rsidR="00D6322F">
        <w:t xml:space="preserve">. </w:t>
      </w:r>
    </w:p>
    <w:p w14:paraId="344C8246" w14:textId="77777777" w:rsidR="000D3F3E" w:rsidRPr="000D3F3E" w:rsidRDefault="000D3F3E">
      <w:pPr>
        <w:rPr>
          <w:i/>
        </w:rPr>
      </w:pPr>
      <w:r w:rsidRPr="000D3F3E">
        <w:rPr>
          <w:i/>
        </w:rPr>
        <w:t xml:space="preserve">Spatiotemporal model </w:t>
      </w:r>
    </w:p>
    <w:p w14:paraId="762E80C8" w14:textId="77777777" w:rsidR="008500A1" w:rsidRPr="00B33842" w:rsidRDefault="00AD4219" w:rsidP="00636DC7">
      <w:pPr>
        <w:ind w:firstLine="720"/>
      </w:pPr>
      <w:r>
        <w:t>T</w:t>
      </w:r>
      <w:r w:rsidR="00B91565">
        <w:t>o account for the unbalanced design of the two surveys</w:t>
      </w:r>
      <w:r>
        <w:t xml:space="preserve">, we used a </w:t>
      </w:r>
      <w:proofErr w:type="spellStart"/>
      <w:r>
        <w:t>geostatistical</w:t>
      </w:r>
      <w:proofErr w:type="spellEnd"/>
      <w:r>
        <w:t xml:space="preserve"> model with random processes describing the effects of space and time on the estimated catches of </w:t>
      </w:r>
      <w:r>
        <w:lastRenderedPageBreak/>
        <w:t>market squid</w:t>
      </w:r>
      <w:r w:rsidR="00B91565">
        <w:t xml:space="preserve">. </w:t>
      </w:r>
      <w:r>
        <w:t>The</w:t>
      </w:r>
      <w:r w:rsidR="008500A1" w:rsidRPr="00B33842">
        <w:t xml:space="preserve"> delta-generalized linear model (delta-</w:t>
      </w:r>
      <w:proofErr w:type="spellStart"/>
      <w:r w:rsidR="008500A1" w:rsidRPr="00B33842">
        <w:t>glmm</w:t>
      </w:r>
      <w:proofErr w:type="spellEnd"/>
      <w:r w:rsidR="008500A1" w:rsidRPr="00B33842">
        <w:t xml:space="preserve">) </w:t>
      </w:r>
      <w:r>
        <w:t xml:space="preserve">consists of two parts, </w:t>
      </w:r>
      <w:r w:rsidR="008500A1" w:rsidRPr="00B33842">
        <w:t xml:space="preserve">the probability of encountering squid during a survey, and the probability of positive catches if squid were encountered </w:t>
      </w:r>
    </w:p>
    <w:p w14:paraId="710F7230" w14:textId="77777777" w:rsidR="008500A1" w:rsidRPr="00B33842" w:rsidRDefault="00CA6D5F" w:rsidP="00CA6D5F">
      <w:pPr>
        <w:pStyle w:val="Caption"/>
      </w:pPr>
      <w:bookmarkStart w:id="0" w:name="_Ref40773321"/>
      <w:r w:rsidRPr="00B33842">
        <w:t xml:space="preserve">Equation </w:t>
      </w:r>
      <w:fldSimple w:instr=" SEQ Equation \* ARABIC ">
        <w:r w:rsidR="006807ED">
          <w:rPr>
            <w:noProof/>
          </w:rPr>
          <w:t>1</w:t>
        </w:r>
      </w:fldSimple>
      <w:bookmarkEnd w:id="0"/>
      <w:r w:rsidRPr="00B33842">
        <w:t>.</w:t>
      </w:r>
      <w:r w:rsidRPr="00B33842"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C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Cs w:val="0"/>
                <w:sz w:val="22"/>
                <w:szCs w:val="22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Cs w:val="0"/>
                    <w:sz w:val="22"/>
                    <w:szCs w:val="22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×g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×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mr>
            </m:m>
          </m:e>
        </m:d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/>
                <w:iCs w:val="0"/>
                <w:sz w:val="22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hAnsi="Cambria Math"/>
                </w:rPr>
                <m:t>if(C=0)</m:t>
              </m: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</w:rPr>
                <m:t>if(C&gt;0)</m:t>
              </m:r>
            </m:e>
          </m:mr>
        </m:m>
      </m:oMath>
    </w:p>
    <w:p w14:paraId="789C8D40" w14:textId="77777777" w:rsidR="001D431C" w:rsidRPr="00B33842" w:rsidRDefault="00AD4219" w:rsidP="00CE2047">
      <w:pPr>
        <w:ind w:firstLine="720"/>
        <w:rPr>
          <w:rFonts w:eastAsiaTheme="minorEastAsia"/>
        </w:rPr>
      </w:pPr>
      <w:r>
        <w:t>F</w:t>
      </w:r>
      <w:r w:rsidR="002B67C8" w:rsidRPr="00B33842">
        <w:rPr>
          <w:rFonts w:eastAsiaTheme="minorEastAsia"/>
        </w:rPr>
        <w:t xml:space="preserve">or the </w:t>
      </w:r>
      <w:proofErr w:type="spellStart"/>
      <w:r w:rsidR="002B67C8" w:rsidRPr="00B33842">
        <w:rPr>
          <w:rFonts w:eastAsiaTheme="minorEastAsia"/>
        </w:rPr>
        <w:t>i</w:t>
      </w:r>
      <w:r w:rsidR="002B67C8" w:rsidRPr="00B33842">
        <w:rPr>
          <w:rFonts w:eastAsiaTheme="minorEastAsia"/>
          <w:vertAlign w:val="superscript"/>
        </w:rPr>
        <w:t>th</w:t>
      </w:r>
      <w:proofErr w:type="spellEnd"/>
      <w:r w:rsidR="002B67C8" w:rsidRPr="00B33842">
        <w:rPr>
          <w:rFonts w:eastAsiaTheme="minorEastAsia"/>
        </w:rPr>
        <w:t xml:space="preserve"> sampl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2B67C8" w:rsidRPr="00B33842">
        <w:rPr>
          <w:rFonts w:eastAsiaTheme="minorEastAsia"/>
        </w:rPr>
        <w:t xml:space="preserve"> is observed number of squid captured,</w:t>
      </w:r>
      <w:r w:rsidR="002B67C8" w:rsidRPr="00B3384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2B67C8" w:rsidRPr="00B33842">
        <w:rPr>
          <w:rFonts w:eastAsiaTheme="minorEastAsia"/>
        </w:rPr>
        <w:t xml:space="preserve"> is the probability of positive catches,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2B67C8" w:rsidRPr="00B33842">
        <w:rPr>
          <w:rFonts w:eastAsiaTheme="minorEastAsia"/>
        </w:rPr>
        <w:t xml:space="preserve"> is the expected number of squid captured given positive catches</w:t>
      </w:r>
      <w:r w:rsidR="00561A2A" w:rsidRPr="00B33842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561A2A" w:rsidRPr="00B33842">
        <w:rPr>
          <w:rFonts w:eastAsiaTheme="minorEastAsia"/>
        </w:rPr>
        <w:t xml:space="preserve"> is the effort offset (i.e., distance fished times </w:t>
      </w:r>
      <w:r w:rsidR="003676E7">
        <w:rPr>
          <w:rFonts w:eastAsiaTheme="minorEastAsia"/>
        </w:rPr>
        <w:t xml:space="preserve">the average opening of the net, </w:t>
      </w:r>
      <w:r w:rsidR="00561A2A" w:rsidRPr="00B33842">
        <w:rPr>
          <w:rFonts w:eastAsiaTheme="minorEastAsia"/>
        </w:rPr>
        <w:t>0.0</w:t>
      </w:r>
      <w:r w:rsidR="003676E7">
        <w:rPr>
          <w:rFonts w:eastAsiaTheme="minorEastAsia"/>
        </w:rPr>
        <w:t>85 km</w:t>
      </w:r>
      <w:r w:rsidR="00561A2A" w:rsidRPr="00B33842">
        <w:rPr>
          <w:rFonts w:eastAsiaTheme="minorEastAsia"/>
        </w:rPr>
        <w:t>)</w:t>
      </w:r>
      <w:r w:rsidR="002B67C8" w:rsidRPr="00B33842"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σ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2B67C8" w:rsidRPr="00B33842">
        <w:rPr>
          <w:rFonts w:eastAsiaTheme="minorEastAsia"/>
        </w:rPr>
        <w:t xml:space="preserve"> is the observed error not explained by </w:t>
      </w:r>
      <w:r w:rsidR="00BB6FB3" w:rsidRPr="00B33842">
        <w:rPr>
          <w:rFonts w:eastAsiaTheme="minorEastAsia"/>
        </w:rPr>
        <w:t>biological or environmental covariates, or random variation in the spatiotempo</w:t>
      </w:r>
      <w:r w:rsidR="001D431C" w:rsidRPr="00B33842">
        <w:rPr>
          <w:rFonts w:eastAsiaTheme="minorEastAsia"/>
        </w:rPr>
        <w:t xml:space="preserve">ral distribution of the catches, and g </w:t>
      </w:r>
      <w:r w:rsidR="00561A2A" w:rsidRPr="00B33842">
        <w:rPr>
          <w:rFonts w:eastAsiaTheme="minorEastAsia"/>
        </w:rPr>
        <w:t xml:space="preserve">is </w:t>
      </w:r>
      <w:r w:rsidR="001D431C" w:rsidRPr="00B33842">
        <w:rPr>
          <w:rFonts w:eastAsiaTheme="minorEastAsia"/>
        </w:rPr>
        <w:t xml:space="preserve">a probability distribution </w:t>
      </w:r>
      <w:r w:rsidR="00561A2A" w:rsidRPr="00B33842">
        <w:rPr>
          <w:rFonts w:eastAsiaTheme="minorEastAsia"/>
        </w:rPr>
        <w:t xml:space="preserve">describing the positive catches </w:t>
      </w:r>
      <w:r w:rsidR="001D431C" w:rsidRPr="00B33842">
        <w:rPr>
          <w:rFonts w:eastAsiaTheme="minorEastAsia"/>
        </w:rPr>
        <w:t>(e.g., gamma, log-normal, etc.).</w:t>
      </w:r>
      <w:r>
        <w:rPr>
          <w:rFonts w:eastAsiaTheme="minorEastAsia"/>
        </w:rPr>
        <w:t xml:space="preserve"> </w:t>
      </w:r>
      <w:r w:rsidR="00CE2047">
        <w:rPr>
          <w:rFonts w:eastAsiaTheme="minorEastAsia"/>
        </w:rPr>
        <w:t xml:space="preserve">The joint probability for the observations includes a probability for the encounters and positive catches. Because we </w:t>
      </w:r>
      <w:r w:rsidR="00D915BB">
        <w:rPr>
          <w:rFonts w:eastAsiaTheme="minorEastAsia"/>
        </w:rPr>
        <w:t>did not</w:t>
      </w:r>
      <w:r w:rsidR="00CE2047">
        <w:rPr>
          <w:rFonts w:eastAsiaTheme="minorEastAsia"/>
        </w:rPr>
        <w:t xml:space="preserve"> have true counts of the squid (i.e., the number of squid were often extrapolations based on weights or volumes) we chose to compare fits by comparing the gamma and log-normal distributions </w:t>
      </w:r>
      <w:r w:rsidR="00CE2047">
        <w:rPr>
          <w:rFonts w:eastAsiaTheme="minorEastAsia"/>
        </w:rPr>
        <w:t xml:space="preserve">(e.g., </w:t>
      </w:r>
      <m:oMath>
        <m:r>
          <m:rPr>
            <m:sty m:val="p"/>
          </m:rPr>
          <w:rPr>
            <w:rFonts w:ascii="Cambria Math" w:eastAsiaTheme="minorEastAsia" w:hAnsi="Cambria Math"/>
          </w:rPr>
          <m:t>g~gamma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σ,</m:t>
            </m:r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σ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×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</m:den>
            </m:f>
          </m:e>
        </m:d>
      </m:oMath>
      <w:r w:rsidR="00CE2047" w:rsidRPr="00D915BB">
        <w:rPr>
          <w:rFonts w:eastAsiaTheme="minorEastAsia"/>
        </w:rPr>
        <w:t xml:space="preserve"> </w:t>
      </w:r>
      <w:proofErr w:type="gramStart"/>
      <w:r w:rsidR="00CE2047" w:rsidRPr="00D915BB">
        <w:rPr>
          <w:rFonts w:eastAsiaTheme="minorEastAsia"/>
        </w:rPr>
        <w:t xml:space="preserve">or </w:t>
      </w:r>
      <w:proofErr w:type="gramEnd"/>
      <m:oMath>
        <m:r>
          <m:rPr>
            <m:sty m:val="p"/>
          </m:rPr>
          <w:rPr>
            <w:rFonts w:ascii="Cambria Math" w:eastAsiaTheme="minorEastAsia" w:hAnsi="Cambria Math"/>
          </w:rPr>
          <m:t>g∼lognormal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×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σ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sup>
            </m:sSup>
          </m:e>
        </m:d>
      </m:oMath>
      <w:r w:rsidR="00D915BB">
        <w:rPr>
          <w:rFonts w:eastAsiaTheme="minorEastAsia"/>
        </w:rPr>
        <w:t xml:space="preserve">, where </w:t>
      </w:r>
      <m:oMath>
        <m:r>
          <m:rPr>
            <m:sty m:val="p"/>
          </m:rPr>
          <w:rPr>
            <w:rFonts w:ascii="Cambria Math" w:eastAsiaTheme="minorEastAsia" w:hAnsi="Cambria Math"/>
          </w:rPr>
          <m:t>1/</m:t>
        </m:r>
        <m:rad>
          <m:radPr>
            <m:degHide m:val="1"/>
            <m:ctrlPr>
              <w:rPr>
                <w:rFonts w:ascii="Cambria Math" w:eastAsiaTheme="minorEastAsia" w:hAnsi="Cambria Math"/>
              </w:rPr>
            </m:ctrlPr>
          </m:radPr>
          <m:deg/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σ</m:t>
            </m:r>
          </m:e>
        </m:rad>
      </m:oMath>
      <w:r w:rsidR="00D915BB" w:rsidRPr="00D915BB">
        <w:rPr>
          <w:rFonts w:eastAsiaTheme="minorEastAsia"/>
        </w:rPr>
        <w:t xml:space="preserve"> and </w:t>
      </w:r>
      <m:oMath>
        <m:rad>
          <m:radPr>
            <m:degHide m:val="1"/>
            <m:ctrlPr>
              <w:rPr>
                <w:rFonts w:ascii="Cambria Math" w:eastAsiaTheme="minorEastAsia" w:hAnsi="Cambria Math"/>
              </w:rPr>
            </m:ctrlPr>
          </m:radPr>
          <m:deg/>
          <m:e>
            <m:func>
              <m:funcPr>
                <m:ctrlPr>
                  <w:rPr>
                    <w:rFonts w:ascii="Cambria Math" w:eastAsiaTheme="minorEastAsia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exp</m:t>
                </m:r>
              </m:fName>
              <m:e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σ</m:t>
                    </m:r>
                  </m:e>
                </m:d>
              </m:e>
            </m:func>
            <m:r>
              <m:rPr>
                <m:sty m:val="p"/>
              </m:rPr>
              <w:rPr>
                <w:rFonts w:ascii="Cambria Math" w:eastAsiaTheme="minorEastAsia" w:hAnsi="Cambria Math"/>
              </w:rPr>
              <m:t>-1</m:t>
            </m:r>
          </m:e>
        </m:rad>
      </m:oMath>
      <w:r w:rsidR="00D915BB">
        <w:rPr>
          <w:rFonts w:eastAsiaTheme="minorEastAsia"/>
        </w:rPr>
        <w:t>, respectively, are equal to the coefficient of variation for the observations</w:t>
      </w:r>
      <w:r w:rsidR="00CE2047" w:rsidRPr="00D915BB">
        <w:rPr>
          <w:rFonts w:eastAsiaTheme="minorEastAsia"/>
        </w:rPr>
        <w:t>)</w:t>
      </w:r>
      <w:r w:rsidR="00D915BB">
        <w:rPr>
          <w:rFonts w:eastAsiaTheme="minorEastAsia"/>
        </w:rPr>
        <w:t xml:space="preserve"> </w:t>
      </w:r>
      <w:r w:rsidR="00CE2047">
        <w:rPr>
          <w:rFonts w:eastAsiaTheme="minorEastAsia"/>
        </w:rPr>
        <w:t>rather than the Poisson or negative-binomial distribution. For the encounter probability</w:t>
      </w:r>
      <w:r w:rsidR="00D915BB">
        <w:rPr>
          <w:rFonts w:eastAsiaTheme="minorEastAsia"/>
        </w:rPr>
        <w:t>,</w:t>
      </w:r>
      <w:r w:rsidR="00CE2047">
        <w:rPr>
          <w:rFonts w:eastAsiaTheme="minorEastAsia"/>
        </w:rPr>
        <w:t xml:space="preserve"> we assume</w:t>
      </w:r>
      <w:r w:rsidR="00D915BB">
        <w:rPr>
          <w:rFonts w:eastAsiaTheme="minorEastAsia"/>
        </w:rPr>
        <w:t>d</w:t>
      </w:r>
      <w:r w:rsidR="00CE2047">
        <w:rPr>
          <w:rFonts w:eastAsiaTheme="minorEastAsia"/>
        </w:rPr>
        <w:t xml:space="preserve"> a </w:t>
      </w:r>
      <w:r w:rsidR="00D915BB">
        <w:rPr>
          <w:rFonts w:eastAsiaTheme="minorEastAsia"/>
        </w:rPr>
        <w:t>Bernoulli</w:t>
      </w:r>
      <w:r w:rsidR="00CE2047">
        <w:rPr>
          <w:rFonts w:eastAsiaTheme="minorEastAsia"/>
        </w:rPr>
        <w:t xml:space="preserve"> </w:t>
      </w:r>
      <w:r w:rsidR="00D915BB">
        <w:rPr>
          <w:rFonts w:eastAsiaTheme="minorEastAsia"/>
        </w:rPr>
        <w:t>distribution (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∼Bernoulli(0</m:t>
        </m:r>
        <m:r>
          <m:rPr>
            <m:sty m:val="p"/>
          </m:rPr>
          <w:rPr>
            <w:rFonts w:ascii="Cambria Math" w:eastAsiaTheme="minorEastAsia" w:hAnsi="Cambria Math"/>
          </w:rPr>
          <m:t>)</m:t>
        </m:r>
      </m:oMath>
      <w:r w:rsidR="00D915BB">
        <w:rPr>
          <w:rFonts w:eastAsiaTheme="minorEastAsia"/>
        </w:rPr>
        <w:t>)</w:t>
      </w:r>
      <w:r w:rsidR="00CE2047">
        <w:rPr>
          <w:rFonts w:eastAsiaTheme="minorEastAsia"/>
        </w:rPr>
        <w:t>.</w:t>
      </w:r>
    </w:p>
    <w:p w14:paraId="28E3CD28" w14:textId="77777777" w:rsidR="00AD4219" w:rsidRPr="00B33842" w:rsidRDefault="00AD4219" w:rsidP="00AD4219">
      <w:pPr>
        <w:ind w:firstLine="720"/>
        <w:rPr>
          <w:rFonts w:eastAsiaTheme="minorEastAsia"/>
        </w:rPr>
      </w:pPr>
      <w:r>
        <w:rPr>
          <w:rFonts w:eastAsiaTheme="minorEastAsia"/>
        </w:rPr>
        <w:t xml:space="preserve">Briefly, the </w:t>
      </w:r>
      <w:r w:rsidR="003676E7">
        <w:rPr>
          <w:rFonts w:eastAsiaTheme="minorEastAsia"/>
        </w:rPr>
        <w:t xml:space="preserve">geospatial model in </w:t>
      </w:r>
      <w:r>
        <w:rPr>
          <w:rFonts w:eastAsiaTheme="minorEastAsia"/>
        </w:rPr>
        <w:t>VAST include</w:t>
      </w:r>
      <w:r w:rsidR="003676E7">
        <w:rPr>
          <w:rFonts w:eastAsiaTheme="minorEastAsia"/>
        </w:rPr>
        <w:t>s</w:t>
      </w:r>
      <w:r>
        <w:rPr>
          <w:rFonts w:eastAsiaTheme="minorEastAsia"/>
        </w:rPr>
        <w:t xml:space="preserve"> linear estimators for the encounter probability (</w:t>
      </w:r>
      <w:r w:rsidRPr="00B33842">
        <w:rPr>
          <w:rFonts w:eastAsiaTheme="minorEastAsia"/>
        </w:rPr>
        <w:fldChar w:fldCharType="begin"/>
      </w:r>
      <w:r w:rsidRPr="00B33842">
        <w:rPr>
          <w:rFonts w:eastAsiaTheme="minorEastAsia"/>
        </w:rPr>
        <w:instrText xml:space="preserve"> REF _Ref40795368 \h  \* MERGEFORMAT </w:instrText>
      </w:r>
      <w:r w:rsidRPr="00B33842">
        <w:rPr>
          <w:rFonts w:eastAsiaTheme="minorEastAsia"/>
        </w:rPr>
      </w:r>
      <w:r w:rsidRPr="00B33842">
        <w:rPr>
          <w:rFonts w:eastAsiaTheme="minorEastAsia"/>
        </w:rPr>
        <w:fldChar w:fldCharType="separate"/>
      </w:r>
      <w:r w:rsidRPr="00B33842">
        <w:t xml:space="preserve">Equation </w:t>
      </w:r>
      <w:r>
        <w:rPr>
          <w:noProof/>
        </w:rPr>
        <w:t>2</w:t>
      </w:r>
      <w:r w:rsidRPr="00B33842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  <w:r w:rsidRPr="00B33842">
        <w:rPr>
          <w:rFonts w:eastAsiaTheme="minorEastAsia"/>
        </w:rPr>
        <w:t xml:space="preserve"> </w:t>
      </w:r>
      <w:r>
        <w:rPr>
          <w:rFonts w:eastAsiaTheme="minorEastAsia"/>
        </w:rPr>
        <w:t xml:space="preserve">and positive catches </w:t>
      </w:r>
      <w:r w:rsidRPr="00B33842">
        <w:rPr>
          <w:rFonts w:eastAsiaTheme="minorEastAsia"/>
        </w:rPr>
        <w:t>(</w:t>
      </w:r>
      <w:r w:rsidRPr="00B33842">
        <w:rPr>
          <w:rFonts w:eastAsiaTheme="minorEastAsia"/>
        </w:rPr>
        <w:fldChar w:fldCharType="begin"/>
      </w:r>
      <w:r w:rsidRPr="00B33842">
        <w:rPr>
          <w:rFonts w:eastAsiaTheme="minorEastAsia"/>
        </w:rPr>
        <w:instrText xml:space="preserve"> REF _Ref40795374 \h  \* MERGEFORMAT </w:instrText>
      </w:r>
      <w:r w:rsidRPr="00B33842">
        <w:rPr>
          <w:rFonts w:eastAsiaTheme="minorEastAsia"/>
        </w:rPr>
      </w:r>
      <w:r w:rsidRPr="00B33842">
        <w:rPr>
          <w:rFonts w:eastAsiaTheme="minorEastAsia"/>
        </w:rPr>
        <w:fldChar w:fldCharType="separate"/>
      </w:r>
      <w:r w:rsidRPr="00B33842">
        <w:t xml:space="preserve">Equation </w:t>
      </w:r>
      <w:r>
        <w:rPr>
          <w:noProof/>
        </w:rPr>
        <w:t>3</w:t>
      </w:r>
      <w:r w:rsidRPr="00B33842">
        <w:rPr>
          <w:rFonts w:eastAsiaTheme="minorEastAsia"/>
        </w:rPr>
        <w:fldChar w:fldCharType="end"/>
      </w:r>
      <w:r w:rsidRPr="00B33842">
        <w:rPr>
          <w:rFonts w:eastAsiaTheme="minorEastAsia"/>
        </w:rPr>
        <w:t>)</w:t>
      </w:r>
      <w:r>
        <w:rPr>
          <w:rFonts w:eastAsiaTheme="minorEastAsia"/>
        </w:rPr>
        <w:t xml:space="preserve"> based on </w:t>
      </w:r>
      <w:r w:rsidRPr="00B33842">
        <w:rPr>
          <w:rFonts w:eastAsiaTheme="minorEastAsia"/>
        </w:rPr>
        <w:t xml:space="preserve">the </w:t>
      </w:r>
      <w:proofErr w:type="spellStart"/>
      <w:r w:rsidRPr="00B33842">
        <w:rPr>
          <w:rFonts w:eastAsiaTheme="minorEastAsia"/>
        </w:rPr>
        <w:t>i</w:t>
      </w:r>
      <w:proofErr w:type="spellEnd"/>
      <w:r w:rsidRPr="00B33842">
        <w:rPr>
          <w:rFonts w:eastAsiaTheme="minorEastAsia"/>
        </w:rPr>
        <w:t xml:space="preserve">) intercepts, ii) covariates, and iii) </w:t>
      </w:r>
      <w:r>
        <w:rPr>
          <w:rFonts w:eastAsiaTheme="minorEastAsia"/>
        </w:rPr>
        <w:t xml:space="preserve">spatial and </w:t>
      </w:r>
      <w:r w:rsidRPr="00B33842">
        <w:rPr>
          <w:rFonts w:eastAsiaTheme="minorEastAsia"/>
        </w:rPr>
        <w:t>spatiotemporal processes</w:t>
      </w:r>
      <w:r>
        <w:rPr>
          <w:rFonts w:eastAsiaTheme="minorEastAsia"/>
        </w:rPr>
        <w:t>,</w:t>
      </w:r>
      <w:r w:rsidRPr="00B33842">
        <w:rPr>
          <w:rFonts w:eastAsiaTheme="minorEastAsia"/>
        </w:rPr>
        <w:t xml:space="preserve"> </w:t>
      </w:r>
    </w:p>
    <w:p w14:paraId="46424994" w14:textId="77777777" w:rsidR="00AD4219" w:rsidRPr="00B33842" w:rsidRDefault="00AD4219" w:rsidP="00AD4219">
      <w:pPr>
        <w:pStyle w:val="Caption"/>
        <w:rPr>
          <w:rFonts w:eastAsiaTheme="minorEastAsia"/>
        </w:rPr>
      </w:pPr>
      <w:bookmarkStart w:id="1" w:name="_Ref40795368"/>
      <w:r w:rsidRPr="00B33842">
        <w:t xml:space="preserve">Equation </w:t>
      </w:r>
      <w:fldSimple w:instr=" SEQ Equation \* ARABIC ">
        <w:r>
          <w:rPr>
            <w:noProof/>
          </w:rPr>
          <w:t>2</w:t>
        </w:r>
      </w:fldSimple>
      <w:bookmarkEnd w:id="1"/>
      <w:r w:rsidRPr="00B33842">
        <w:t>.</w:t>
      </w:r>
      <w:r w:rsidRPr="00B33842">
        <w:tab/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it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eastAsiaTheme="minorEastAsia" w:hAnsi="Cambria Math"/>
          </w:rPr>
          <m:t>=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ntercept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ω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otempor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catchability covariates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λ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k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Q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i,k</m:t>
                      </m:r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 w:rsidRPr="00B33842">
        <w:rPr>
          <w:rFonts w:eastAsiaTheme="minorEastAsia"/>
        </w:rPr>
        <w:t xml:space="preserve"> </w:t>
      </w:r>
    </w:p>
    <w:p w14:paraId="780D88A1" w14:textId="77777777" w:rsidR="00AD4219" w:rsidRPr="00B33842" w:rsidRDefault="00AD4219" w:rsidP="00AD4219">
      <w:pPr>
        <w:pStyle w:val="Caption"/>
        <w:rPr>
          <w:rFonts w:eastAsiaTheme="minorEastAsia"/>
        </w:rPr>
      </w:pPr>
      <w:bookmarkStart w:id="2" w:name="_Ref40795374"/>
      <w:r w:rsidRPr="00B33842">
        <w:lastRenderedPageBreak/>
        <w:t xml:space="preserve">Equation </w:t>
      </w:r>
      <w:fldSimple w:instr=" SEQ Equation \* ARABIC ">
        <w:r>
          <w:rPr>
            <w:noProof/>
          </w:rPr>
          <w:t>3</w:t>
        </w:r>
      </w:fldSimple>
      <w:bookmarkEnd w:id="2"/>
      <w:r w:rsidRPr="00B33842">
        <w:t>.</w:t>
      </w:r>
      <w:r w:rsidRPr="00B33842">
        <w:tab/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eastAsiaTheme="minorEastAsia" w:hAnsi="Cambria Math"/>
          </w:rPr>
          <m:t>=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ntercept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r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ω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r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otempor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r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catchability covariates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λ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k</m:t>
                      </m:r>
                    </m:e>
                  </m:d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Q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i,k</m:t>
                      </m:r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 w:rsidRPr="00B33842">
        <w:rPr>
          <w:rFonts w:eastAsiaTheme="minorEastAsia"/>
        </w:rPr>
        <w:t xml:space="preserve"> </w:t>
      </w:r>
    </w:p>
    <w:p w14:paraId="3A3F8ED6" w14:textId="77777777" w:rsidR="0086715F" w:rsidRDefault="00AD4219" w:rsidP="004D2351">
      <w:pPr>
        <w:rPr>
          <w:rFonts w:eastAsiaTheme="minorEastAsia"/>
        </w:rPr>
      </w:pPr>
      <w:r>
        <w:rPr>
          <w:rFonts w:eastAsiaTheme="minorEastAsia"/>
        </w:rPr>
        <w:t xml:space="preserve">Based on an initial analysis of the size distribution data (Supplemental figure xx), we </w:t>
      </w:r>
      <w:r w:rsidR="00F537C2">
        <w:rPr>
          <w:rFonts w:eastAsiaTheme="minorEastAsia"/>
        </w:rPr>
        <w:t xml:space="preserve">found little evidence of distinct modes in the data that would </w:t>
      </w:r>
      <w:r w:rsidR="00D915BB">
        <w:rPr>
          <w:rFonts w:eastAsiaTheme="minorEastAsia"/>
        </w:rPr>
        <w:t xml:space="preserve">support </w:t>
      </w:r>
      <w:r w:rsidR="00F537C2">
        <w:rPr>
          <w:rFonts w:eastAsiaTheme="minorEastAsia"/>
        </w:rPr>
        <w:t>a dynamic factor analysis</w:t>
      </w:r>
      <w:r>
        <w:rPr>
          <w:rFonts w:eastAsiaTheme="minorEastAsia"/>
        </w:rPr>
        <w:t xml:space="preserve">. </w:t>
      </w:r>
      <w:r w:rsidR="00F537C2">
        <w:rPr>
          <w:rFonts w:eastAsiaTheme="minorEastAsia"/>
        </w:rPr>
        <w:t xml:space="preserve">Market squid grow quickly, spawn continuously, and only live one year </w:t>
      </w:r>
      <w:r w:rsidR="00D915BB">
        <w:rPr>
          <w:rFonts w:eastAsiaTheme="minorEastAsia"/>
        </w:rPr>
        <w:t xml:space="preserve">(citation) </w:t>
      </w:r>
      <w:r w:rsidR="00F537C2">
        <w:rPr>
          <w:rFonts w:eastAsiaTheme="minorEastAsia"/>
        </w:rPr>
        <w:t xml:space="preserve">making unlikely that an annual survey would detect cohort differences. </w:t>
      </w:r>
      <w:r w:rsidRPr="00B33842">
        <w:rPr>
          <w:rFonts w:eastAsiaTheme="minorEastAsia"/>
        </w:rPr>
        <w:t xml:space="preserve">The intercept parameters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</m:e>
        </m:d>
      </m:oMath>
      <w:r w:rsidRPr="00B33842">
        <w:rPr>
          <w:rFonts w:eastAsiaTheme="minorEastAsia"/>
        </w:rPr>
        <w:t xml:space="preserve"> represent estimates of the </w:t>
      </w:r>
      <w:r>
        <w:rPr>
          <w:rFonts w:eastAsiaTheme="minorEastAsia"/>
        </w:rPr>
        <w:t xml:space="preserve">annual changes in the encounter probability and positive </w:t>
      </w:r>
      <w:r w:rsidRPr="00B33842">
        <w:rPr>
          <w:rFonts w:eastAsiaTheme="minorEastAsia"/>
        </w:rPr>
        <w:t>catches</w:t>
      </w:r>
      <w:r>
        <w:rPr>
          <w:rFonts w:eastAsiaTheme="minorEastAsia"/>
        </w:rPr>
        <w:t>, respectively,</w:t>
      </w:r>
      <w:r w:rsidRPr="00B33842">
        <w:rPr>
          <w:rFonts w:eastAsiaTheme="minorEastAsia"/>
        </w:rPr>
        <w:t xml:space="preserve"> for category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Pr="00B33842">
        <w:rPr>
          <w:rFonts w:eastAsiaTheme="minorEastAsia"/>
        </w:rPr>
        <w:t xml:space="preserve"> in year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for the </w:t>
      </w:r>
      <w:proofErr w:type="spellStart"/>
      <w:r>
        <w:rPr>
          <w:rFonts w:eastAsiaTheme="minorEastAsia"/>
        </w:rPr>
        <w:t>i</w:t>
      </w:r>
      <w:r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observation</w:t>
      </w:r>
      <w:r w:rsidRPr="00B33842">
        <w:rPr>
          <w:rFonts w:eastAsiaTheme="minorEastAsia"/>
        </w:rPr>
        <w:t xml:space="preserve">. The spatial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d>
      </m:oMath>
      <w:r w:rsidRPr="00B33842">
        <w:rPr>
          <w:rFonts w:eastAsiaTheme="minorEastAsia"/>
        </w:rPr>
        <w:t xml:space="preserve"> and spatiotemporal </w:t>
      </w: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d>
      </m:oMath>
      <w:r w:rsidRPr="00B33842">
        <w:rPr>
          <w:rFonts w:eastAsiaTheme="minorEastAsia"/>
        </w:rPr>
        <w:t xml:space="preserve"> random effects describe the residual variance not explained by the fixed intercepts or covariates for location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</w:t>
      </w:r>
      <w:r w:rsidRPr="00B33842">
        <w:rPr>
          <w:rFonts w:eastAsiaTheme="minorEastAsia"/>
        </w:rPr>
        <w:t xml:space="preserve">of the </w:t>
      </w:r>
      <w:proofErr w:type="spellStart"/>
      <w:r w:rsidRPr="00B33842">
        <w:rPr>
          <w:rFonts w:eastAsiaTheme="minorEastAsia"/>
        </w:rPr>
        <w:t>i</w:t>
      </w:r>
      <w:r w:rsidRPr="00B33842"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</w:t>
      </w:r>
      <w:commentRangeStart w:id="3"/>
      <w:r>
        <w:rPr>
          <w:rFonts w:eastAsiaTheme="minorEastAsia"/>
        </w:rPr>
        <w:t>observation</w:t>
      </w:r>
      <w:commentRangeEnd w:id="3"/>
      <w:r w:rsidR="00E95F9C">
        <w:rPr>
          <w:rStyle w:val="CommentReference"/>
        </w:rPr>
        <w:commentReference w:id="3"/>
      </w:r>
      <w:r w:rsidR="00DF7E8D">
        <w:rPr>
          <w:rFonts w:eastAsiaTheme="minorEastAsia"/>
        </w:rPr>
        <w:t>.</w:t>
      </w:r>
    </w:p>
    <w:p w14:paraId="33577572" w14:textId="77777777" w:rsidR="001E7249" w:rsidRDefault="00AD4219" w:rsidP="0086715F">
      <w:pPr>
        <w:ind w:firstLine="720"/>
        <w:rPr>
          <w:rFonts w:eastAsiaTheme="minorEastAsia"/>
        </w:rPr>
      </w:pPr>
      <w:r w:rsidRPr="00B33842">
        <w:rPr>
          <w:rFonts w:eastAsiaTheme="minorEastAsia"/>
        </w:rPr>
        <w:t xml:space="preserve">Our current analysis includes only </w:t>
      </w:r>
      <w:r>
        <w:rPr>
          <w:rFonts w:eastAsiaTheme="minorEastAsia"/>
        </w:rPr>
        <w:t xml:space="preserve">a </w:t>
      </w:r>
      <w:r w:rsidRPr="00B33842">
        <w:rPr>
          <w:rFonts w:eastAsiaTheme="minorEastAsia"/>
        </w:rPr>
        <w:t xml:space="preserve">single species (i.e., squid) and </w:t>
      </w:r>
      <w:r w:rsidR="00F537C2">
        <w:rPr>
          <w:rFonts w:eastAsiaTheme="minorEastAsia"/>
        </w:rPr>
        <w:t>one length bin</w:t>
      </w:r>
      <w:r>
        <w:rPr>
          <w:rFonts w:eastAsiaTheme="minorEastAsia"/>
        </w:rPr>
        <w:t>. T</w:t>
      </w:r>
      <w:r w:rsidRPr="00B33842">
        <w:rPr>
          <w:rFonts w:eastAsiaTheme="minorEastAsia"/>
        </w:rPr>
        <w:t xml:space="preserve">he parameters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p</m:t>
            </m:r>
          </m:sub>
        </m:sSub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k</m:t>
            </m:r>
          </m:e>
        </m:d>
        <m:r>
          <m:rPr>
            <m:sty m:val="p"/>
          </m:rPr>
          <w:rPr>
            <w:rFonts w:ascii="Cambria Math" w:eastAsiaTheme="minorEastAsia" w:hAnsi="Cambria Math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(k)</m:t>
        </m:r>
      </m:oMath>
      <w:r w:rsidRPr="00B33842">
        <w:rPr>
          <w:rFonts w:eastAsiaTheme="minorEastAsia"/>
        </w:rPr>
        <w:t xml:space="preserve"> describe the change in the catchability of squid based on the k</w:t>
      </w:r>
      <w:r w:rsidRPr="00B33842">
        <w:rPr>
          <w:rFonts w:eastAsiaTheme="minorEastAsia"/>
          <w:vertAlign w:val="superscript"/>
        </w:rPr>
        <w:t>th</w:t>
      </w:r>
      <w:r w:rsidRPr="00B33842">
        <w:rPr>
          <w:rFonts w:eastAsiaTheme="minorEastAsia"/>
        </w:rPr>
        <w:t xml:space="preserve"> covariate related to the </w:t>
      </w:r>
      <w:proofErr w:type="spellStart"/>
      <w:r w:rsidRPr="00B33842">
        <w:rPr>
          <w:rFonts w:eastAsiaTheme="minorEastAsia"/>
        </w:rPr>
        <w:t>i</w:t>
      </w:r>
      <w:r w:rsidRPr="00B33842">
        <w:rPr>
          <w:rFonts w:eastAsiaTheme="minorEastAsia"/>
          <w:vertAlign w:val="superscript"/>
        </w:rPr>
        <w:t>th</w:t>
      </w:r>
      <w:proofErr w:type="spellEnd"/>
      <w:r w:rsidRPr="00B33842">
        <w:rPr>
          <w:rFonts w:eastAsiaTheme="minorEastAsia"/>
        </w:rPr>
        <w:t xml:space="preserve"> </w:t>
      </w:r>
      <w:proofErr w:type="gramStart"/>
      <w:r w:rsidRPr="00B33842">
        <w:rPr>
          <w:rFonts w:eastAsiaTheme="minorEastAsia"/>
        </w:rPr>
        <w:t xml:space="preserve">observation </w:t>
      </w:r>
      <w:proofErr w:type="gramEnd"/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Q</m:t>
            </m:r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,k</m:t>
                </m:r>
              </m:e>
            </m:d>
          </m:e>
        </m:d>
      </m:oMath>
      <w:r w:rsidRPr="00B33842">
        <w:rPr>
          <w:rFonts w:eastAsiaTheme="minorEastAsia"/>
        </w:rPr>
        <w:t>. Because the covariates are related to the observation, there is no subscript for the encounter or positive catch models.</w:t>
      </w:r>
      <w:r>
        <w:rPr>
          <w:rFonts w:eastAsiaTheme="minorEastAsia"/>
        </w:rPr>
        <w:t xml:space="preserve"> Catchability covariates are different from density covariates</w:t>
      </w:r>
      <w:r w:rsidR="00DA6074">
        <w:rPr>
          <w:rFonts w:eastAsiaTheme="minorEastAsia"/>
        </w:rPr>
        <w:t>: d</w:t>
      </w:r>
      <w:r>
        <w:rPr>
          <w:rFonts w:eastAsiaTheme="minorEastAsia"/>
        </w:rPr>
        <w:t>ensity covariates are observed at every location in every year and are useful for</w:t>
      </w:r>
      <w:r w:rsidR="00DA6074">
        <w:rPr>
          <w:rFonts w:eastAsiaTheme="minorEastAsia"/>
        </w:rPr>
        <w:t xml:space="preserve"> extrapolation and forecasting which are not related to our analysis at this time. </w:t>
      </w:r>
      <w:r>
        <w:rPr>
          <w:rFonts w:eastAsiaTheme="minorEastAsia"/>
        </w:rPr>
        <w:t xml:space="preserve">The catchability covariates are anything that could affect catch rates but not density. In our case, we have data on the temperature, chlorophyll a concentrations, and salinity </w:t>
      </w:r>
      <w:r w:rsidR="00C7210A">
        <w:rPr>
          <w:rFonts w:eastAsiaTheme="minorEastAsia"/>
        </w:rPr>
        <w:t xml:space="preserve">at a depth of 3m; </w:t>
      </w:r>
      <w:r>
        <w:rPr>
          <w:rFonts w:eastAsiaTheme="minorEastAsia"/>
        </w:rPr>
        <w:t xml:space="preserve">all </w:t>
      </w:r>
      <w:r w:rsidR="00C7210A">
        <w:rPr>
          <w:rFonts w:eastAsiaTheme="minorEastAsia"/>
        </w:rPr>
        <w:t xml:space="preserve">these covariates could </w:t>
      </w:r>
      <w:r>
        <w:rPr>
          <w:rFonts w:eastAsiaTheme="minorEastAsia"/>
        </w:rPr>
        <w:t xml:space="preserve">affect the vertical distribution </w:t>
      </w:r>
      <w:r w:rsidR="008D75E0">
        <w:rPr>
          <w:rFonts w:eastAsiaTheme="minorEastAsia"/>
        </w:rPr>
        <w:t xml:space="preserve">and catch rates of </w:t>
      </w:r>
      <w:r>
        <w:rPr>
          <w:rFonts w:eastAsiaTheme="minorEastAsia"/>
        </w:rPr>
        <w:t xml:space="preserve">squid </w:t>
      </w:r>
      <w:r w:rsidR="00C7210A">
        <w:rPr>
          <w:rFonts w:eastAsiaTheme="minorEastAsia"/>
        </w:rPr>
        <w:t xml:space="preserve">as they </w:t>
      </w:r>
      <w:r>
        <w:rPr>
          <w:rFonts w:eastAsiaTheme="minorEastAsia"/>
        </w:rPr>
        <w:t>search for suitable habitat and prey concentrations.</w:t>
      </w:r>
      <w:r w:rsidR="001E7249">
        <w:rPr>
          <w:rFonts w:eastAsiaTheme="minorEastAsia"/>
        </w:rPr>
        <w:t xml:space="preserve"> For the observation models, we assume the encounter are binomial distributed, and the</w:t>
      </w:r>
      <w:r w:rsidR="0086715F">
        <w:rPr>
          <w:rFonts w:eastAsiaTheme="minorEastAsia"/>
        </w:rPr>
        <w:t xml:space="preserve"> positive catches are log-normally distributed.</w:t>
      </w:r>
      <w:r w:rsidR="001E7249">
        <w:rPr>
          <w:rFonts w:eastAsiaTheme="minorEastAsia"/>
        </w:rPr>
        <w:t xml:space="preserve"> </w:t>
      </w:r>
    </w:p>
    <w:p w14:paraId="3D4157C1" w14:textId="77777777" w:rsidR="009E458D" w:rsidRDefault="009E458D" w:rsidP="009E458D">
      <w:pPr>
        <w:rPr>
          <w:rFonts w:eastAsiaTheme="minorEastAsia"/>
          <w:i/>
        </w:rPr>
      </w:pPr>
      <w:r w:rsidRPr="000D3F3E">
        <w:rPr>
          <w:rFonts w:eastAsiaTheme="minorEastAsia"/>
          <w:i/>
        </w:rPr>
        <w:lastRenderedPageBreak/>
        <w:t xml:space="preserve">Model estimation, validation and selection </w:t>
      </w:r>
    </w:p>
    <w:p w14:paraId="0ED04994" w14:textId="77777777" w:rsidR="001647A5" w:rsidRDefault="009C4DEF" w:rsidP="009E458D">
      <w:pPr>
        <w:ind w:firstLine="720"/>
        <w:rPr>
          <w:rFonts w:eastAsiaTheme="minorEastAsia"/>
        </w:rPr>
      </w:pPr>
      <w:r>
        <w:rPr>
          <w:rFonts w:eastAsiaTheme="minorEastAsia"/>
        </w:rPr>
        <w:t>To estimate the parameters of the model and partition the variance associated with different random effects, w</w:t>
      </w:r>
      <w:r w:rsidR="00BB6FB3" w:rsidRPr="00B33842">
        <w:rPr>
          <w:rFonts w:eastAsiaTheme="minorEastAsia"/>
        </w:rPr>
        <w:t xml:space="preserve">e used </w:t>
      </w:r>
      <w:r>
        <w:rPr>
          <w:rFonts w:eastAsiaTheme="minorEastAsia"/>
        </w:rPr>
        <w:t xml:space="preserve">the </w:t>
      </w:r>
      <w:r w:rsidR="00BB6FB3" w:rsidRPr="00B33842">
        <w:rPr>
          <w:rFonts w:eastAsiaTheme="minorEastAsia"/>
        </w:rPr>
        <w:t xml:space="preserve">variance-autoregressive spatiotemporal (VAST) </w:t>
      </w:r>
      <w:r w:rsidR="00AD4219">
        <w:rPr>
          <w:rFonts w:eastAsiaTheme="minorEastAsia"/>
        </w:rPr>
        <w:t xml:space="preserve">package </w:t>
      </w:r>
      <w:r w:rsidR="00BB6FB3" w:rsidRPr="00B33842">
        <w:rPr>
          <w:rFonts w:eastAsiaTheme="minorEastAsia"/>
        </w:rPr>
        <w:t xml:space="preserve">in the </w:t>
      </w:r>
      <w:r w:rsidR="004D5B53" w:rsidRPr="00B33842">
        <w:rPr>
          <w:rFonts w:eastAsiaTheme="minorEastAsia"/>
        </w:rPr>
        <w:t>R</w:t>
      </w:r>
      <w:r>
        <w:rPr>
          <w:rFonts w:eastAsiaTheme="minorEastAsia"/>
        </w:rPr>
        <w:t xml:space="preserve"> (Thorson 2016 – get citation)</w:t>
      </w:r>
      <w:r w:rsidR="00BB6FB3" w:rsidRPr="00B33842">
        <w:rPr>
          <w:rFonts w:eastAsiaTheme="minorEastAsia"/>
        </w:rPr>
        <w:t xml:space="preserve">. </w:t>
      </w:r>
      <w:r w:rsidR="0094177E">
        <w:rPr>
          <w:rFonts w:eastAsiaTheme="minorEastAsia"/>
        </w:rPr>
        <w:t>Thorson (2019) provides a detailed description of the statistical properties of VAST models</w:t>
      </w:r>
      <w:r w:rsidR="004C1578">
        <w:rPr>
          <w:rFonts w:eastAsiaTheme="minorEastAsia"/>
        </w:rPr>
        <w:t>. We follow</w:t>
      </w:r>
      <w:r w:rsidR="00654187">
        <w:rPr>
          <w:rFonts w:eastAsiaTheme="minorEastAsia"/>
        </w:rPr>
        <w:t>ed</w:t>
      </w:r>
      <w:r w:rsidR="004C1578">
        <w:rPr>
          <w:rFonts w:eastAsiaTheme="minorEastAsia"/>
        </w:rPr>
        <w:t xml:space="preserve"> Thorson’s fifteen step decision tree when </w:t>
      </w:r>
      <w:r w:rsidR="00561A2A" w:rsidRPr="00B33842">
        <w:rPr>
          <w:rFonts w:eastAsiaTheme="minorEastAsia"/>
        </w:rPr>
        <w:t xml:space="preserve">implementing </w:t>
      </w:r>
      <w:r w:rsidR="004C1578">
        <w:rPr>
          <w:rFonts w:eastAsiaTheme="minorEastAsia"/>
        </w:rPr>
        <w:t xml:space="preserve">the spatiotemporal model in the </w:t>
      </w:r>
      <w:r w:rsidR="00561A2A" w:rsidRPr="00B33842">
        <w:rPr>
          <w:rFonts w:eastAsiaTheme="minorEastAsia"/>
        </w:rPr>
        <w:t xml:space="preserve">VAST </w:t>
      </w:r>
      <w:r w:rsidR="004C1578">
        <w:rPr>
          <w:rFonts w:eastAsiaTheme="minorEastAsia"/>
        </w:rPr>
        <w:t>package (</w:t>
      </w:r>
      <w:r w:rsidR="00E33BB3">
        <w:rPr>
          <w:rFonts w:eastAsiaTheme="minorEastAsia"/>
        </w:rPr>
        <w:fldChar w:fldCharType="begin"/>
      </w:r>
      <w:r w:rsidR="00E33BB3">
        <w:rPr>
          <w:rFonts w:eastAsiaTheme="minorEastAsia"/>
        </w:rPr>
        <w:instrText xml:space="preserve"> REF _Ref40910725 \h </w:instrText>
      </w:r>
      <w:r w:rsidR="00E33BB3">
        <w:rPr>
          <w:rFonts w:eastAsiaTheme="minorEastAsia"/>
        </w:rPr>
      </w:r>
      <w:r w:rsidR="00E33BB3">
        <w:rPr>
          <w:rFonts w:eastAsiaTheme="minorEastAsia"/>
        </w:rPr>
        <w:fldChar w:fldCharType="separate"/>
      </w:r>
      <w:r w:rsidR="006807ED">
        <w:t xml:space="preserve">Table </w:t>
      </w:r>
      <w:r w:rsidR="006807ED">
        <w:rPr>
          <w:noProof/>
        </w:rPr>
        <w:t>2</w:t>
      </w:r>
      <w:r w:rsidR="00E33BB3">
        <w:rPr>
          <w:rFonts w:eastAsiaTheme="minorEastAsia"/>
        </w:rPr>
        <w:fldChar w:fldCharType="end"/>
      </w:r>
      <w:r w:rsidR="004C1578">
        <w:rPr>
          <w:rFonts w:eastAsiaTheme="minorEastAsia"/>
        </w:rPr>
        <w:t>)</w:t>
      </w:r>
      <w:r w:rsidR="00A611D4">
        <w:rPr>
          <w:rFonts w:eastAsiaTheme="minorEastAsia"/>
        </w:rPr>
        <w:t>.</w:t>
      </w:r>
      <w:r w:rsidR="00E12566">
        <w:rPr>
          <w:rFonts w:eastAsiaTheme="minorEastAsia"/>
        </w:rPr>
        <w:t xml:space="preserve"> </w:t>
      </w:r>
      <w:r w:rsidR="009E458D">
        <w:rPr>
          <w:rFonts w:eastAsiaTheme="minorEastAsia"/>
        </w:rPr>
        <w:t xml:space="preserve">VAST uses </w:t>
      </w:r>
      <w:r w:rsidR="009E458D">
        <w:rPr>
          <w:rFonts w:eastAsiaTheme="minorEastAsia"/>
        </w:rPr>
        <w:t xml:space="preserve">the Template Model Builder libraries </w:t>
      </w:r>
      <w:r w:rsidR="009E458D" w:rsidRPr="00760F8D">
        <w:fldChar w:fldCharType="begin"/>
      </w:r>
      <w:r w:rsidR="009E458D">
        <w:instrText xml:space="preserve"> ADDIN ZOTERO_ITEM CSL_CITATION {"citationID":"SRwwbLET","properties":{"formattedCitation":"(Kristensen et al. 2015)","plainCitation":"(Kristensen et al. 2015)","dontUpdate":true,"noteIndex":0},"citationItems":[{"id":"etCoJmTM/9GOLW08C","uris":["http://zotero.org/users/3830350/items/BSKPXXC5"],"uri":["http://zotero.org/users/3830350/items/BSKPXXC5"],"itemData":{"id":1501,"type":"article-journal","container-title":"arXiv preprint arXiv:1509.00660","source":"Google Scholar","title":"TMB: automatic differentiation and Laplace approximation","title-short":"TMB","URL":"https://arxiv.org/abs/1509.00660","author":[{"family":"Kristensen","given":"Kasper"},{"family":"Nielsen","given":"Anders"},{"family":"Berg","given":"Casper W."},{"family":"Skaug","given":"Hans"},{"family":"Bell","given":"Brad"}],"accessed":{"date-parts":[["2017",5,3]]},"issued":{"date-parts":[["2015"]]}}}],"schema":"https://github.com/citation-style-language/schema/raw/master/csl-citation.json"} </w:instrText>
      </w:r>
      <w:r w:rsidR="009E458D" w:rsidRPr="00760F8D">
        <w:fldChar w:fldCharType="separate"/>
      </w:r>
      <w:r w:rsidR="009E458D" w:rsidRPr="00760F8D">
        <w:t>(</w:t>
      </w:r>
      <w:r w:rsidR="009E458D">
        <w:rPr>
          <w:rFonts w:eastAsiaTheme="minorEastAsia"/>
        </w:rPr>
        <w:t xml:space="preserve">TMB package; </w:t>
      </w:r>
      <w:proofErr w:type="spellStart"/>
      <w:r w:rsidR="009E458D" w:rsidRPr="00760F8D">
        <w:t>Kristensen</w:t>
      </w:r>
      <w:proofErr w:type="spellEnd"/>
      <w:r w:rsidR="009E458D" w:rsidRPr="00760F8D">
        <w:t xml:space="preserve"> et al. 2015)</w:t>
      </w:r>
      <w:r w:rsidR="009E458D" w:rsidRPr="00760F8D">
        <w:fldChar w:fldCharType="end"/>
      </w:r>
      <w:r w:rsidR="009E458D">
        <w:t xml:space="preserve"> </w:t>
      </w:r>
      <w:r w:rsidR="009E458D">
        <w:rPr>
          <w:rFonts w:eastAsiaTheme="minorEastAsia"/>
        </w:rPr>
        <w:t xml:space="preserve">for R, </w:t>
      </w:r>
      <w:r w:rsidR="009E458D">
        <w:rPr>
          <w:rFonts w:eastAsiaTheme="minorEastAsia"/>
        </w:rPr>
        <w:t xml:space="preserve">to </w:t>
      </w:r>
      <w:r w:rsidR="009E458D">
        <w:rPr>
          <w:rFonts w:eastAsiaTheme="minorEastAsia"/>
        </w:rPr>
        <w:t>maximiz</w:t>
      </w:r>
      <w:r w:rsidR="009E458D">
        <w:rPr>
          <w:rFonts w:eastAsiaTheme="minorEastAsia"/>
        </w:rPr>
        <w:t>e</w:t>
      </w:r>
      <w:r w:rsidR="009E458D">
        <w:rPr>
          <w:rFonts w:eastAsiaTheme="minorEastAsia"/>
        </w:rPr>
        <w:t xml:space="preserve"> the marginal likelihood </w:t>
      </w:r>
      <w:r w:rsidR="009E458D">
        <w:rPr>
          <w:rFonts w:eastAsiaTheme="minorEastAsia"/>
        </w:rPr>
        <w:t xml:space="preserve">of </w:t>
      </w:r>
      <w:r w:rsidR="009E458D">
        <w:rPr>
          <w:rFonts w:eastAsiaTheme="minorEastAsia"/>
        </w:rPr>
        <w:t>the fixed effect</w:t>
      </w:r>
      <w:r w:rsidR="009E458D">
        <w:rPr>
          <w:rFonts w:eastAsiaTheme="minorEastAsia"/>
        </w:rPr>
        <w:t>s</w:t>
      </w:r>
      <w:r w:rsidR="009E458D">
        <w:rPr>
          <w:rFonts w:eastAsiaTheme="minorEastAsia"/>
        </w:rPr>
        <w:t xml:space="preserve">, while integrating out the random effects </w:t>
      </w:r>
      <w:r w:rsidR="009E458D">
        <w:rPr>
          <w:rFonts w:eastAsiaTheme="minorEastAsia"/>
        </w:rPr>
        <w:t>(</w:t>
      </w:r>
      <w:proofErr w:type="spellStart"/>
      <w:r w:rsidR="009E458D">
        <w:rPr>
          <w:rFonts w:eastAsiaTheme="minorEastAsia"/>
        </w:rPr>
        <w:t>geopspatial</w:t>
      </w:r>
      <w:proofErr w:type="spellEnd"/>
      <w:r w:rsidR="009E458D">
        <w:rPr>
          <w:rFonts w:eastAsiaTheme="minorEastAsia"/>
        </w:rPr>
        <w:t xml:space="preserve"> and temporal variation) </w:t>
      </w:r>
      <w:r w:rsidR="009E458D">
        <w:rPr>
          <w:rFonts w:eastAsiaTheme="minorEastAsia"/>
        </w:rPr>
        <w:t>using a Laplace approximation</w:t>
      </w:r>
      <w:r w:rsidR="009E458D" w:rsidRPr="00760F8D">
        <w:t xml:space="preserve">. </w:t>
      </w:r>
      <w:r w:rsidR="00E12566">
        <w:rPr>
          <w:rFonts w:eastAsiaTheme="minorEastAsia"/>
        </w:rPr>
        <w:t xml:space="preserve">Alternative models, to the base </w:t>
      </w:r>
      <w:r w:rsidR="004D2351">
        <w:rPr>
          <w:rFonts w:eastAsiaTheme="minorEastAsia"/>
        </w:rPr>
        <w:t>case model listed in Table 2 were</w:t>
      </w:r>
      <w:r w:rsidR="00E12566">
        <w:rPr>
          <w:rFonts w:eastAsiaTheme="minorEastAsia"/>
        </w:rPr>
        <w:t xml:space="preserve"> based environmental covariates, </w:t>
      </w:r>
      <w:r w:rsidR="004D2351">
        <w:rPr>
          <w:rFonts w:eastAsiaTheme="minorEastAsia"/>
        </w:rPr>
        <w:t xml:space="preserve">and the type of random error (temporal, spatial, and or spatiotemporal) that was included. </w:t>
      </w:r>
    </w:p>
    <w:p w14:paraId="67A36AA9" w14:textId="2C873402" w:rsidR="00B66EF5" w:rsidRPr="00355BAF" w:rsidRDefault="009E458D" w:rsidP="009E458D">
      <w:pPr>
        <w:ind w:firstLine="720"/>
      </w:pPr>
      <w:r>
        <w:rPr>
          <w:rFonts w:eastAsiaTheme="minorEastAsia"/>
        </w:rPr>
        <w:t xml:space="preserve">Given the large number of random effects needed to estimate the geospatial effects in the model, we </w:t>
      </w:r>
      <w:r w:rsidR="001647A5">
        <w:rPr>
          <w:rFonts w:eastAsiaTheme="minorEastAsia"/>
        </w:rPr>
        <w:t xml:space="preserve">first </w:t>
      </w:r>
      <w:r>
        <w:rPr>
          <w:rFonts w:eastAsiaTheme="minorEastAsia"/>
        </w:rPr>
        <w:t>check</w:t>
      </w:r>
      <w:r w:rsidR="001647A5">
        <w:rPr>
          <w:rFonts w:eastAsiaTheme="minorEastAsia"/>
        </w:rPr>
        <w:t>ed</w:t>
      </w:r>
      <w:r>
        <w:rPr>
          <w:rFonts w:eastAsiaTheme="minorEastAsia"/>
        </w:rPr>
        <w:t xml:space="preserve"> that the </w:t>
      </w:r>
      <w:r w:rsidR="001647A5">
        <w:rPr>
          <w:rFonts w:eastAsiaTheme="minorEastAsia"/>
        </w:rPr>
        <w:t xml:space="preserve">fixed-effects </w:t>
      </w:r>
      <w:r>
        <w:rPr>
          <w:rFonts w:eastAsiaTheme="minorEastAsia"/>
        </w:rPr>
        <w:t xml:space="preserve">of each model are identifiable </w:t>
      </w:r>
      <w:r w:rsidR="001647A5">
        <w:rPr>
          <w:rFonts w:eastAsiaTheme="minorEastAsia"/>
        </w:rPr>
        <w:t xml:space="preserve">based on the matrix of second derivatives for the marginal likelihood. Second, we used AIC </w:t>
      </w:r>
      <w:r w:rsidR="009551CE">
        <w:t>(</w:t>
      </w:r>
      <w:proofErr w:type="spellStart"/>
      <w:r w:rsidR="009551CE" w:rsidRPr="00760F8D">
        <w:t>Akaike</w:t>
      </w:r>
      <w:proofErr w:type="spellEnd"/>
      <w:r w:rsidR="009551CE" w:rsidRPr="00760F8D">
        <w:t xml:space="preserve"> 1974</w:t>
      </w:r>
      <w:r w:rsidR="009551CE">
        <w:t>)</w:t>
      </w:r>
      <w:r w:rsidR="009551CE">
        <w:t xml:space="preserve"> </w:t>
      </w:r>
      <w:r w:rsidR="001647A5">
        <w:rPr>
          <w:rFonts w:eastAsiaTheme="minorEastAsia"/>
        </w:rPr>
        <w:t xml:space="preserve">to select among different model configurations </w:t>
      </w:r>
      <w:r w:rsidR="00C66923">
        <w:rPr>
          <w:rFonts w:eastAsiaTheme="minorEastAsia"/>
        </w:rPr>
        <w:t xml:space="preserve">that may or may not </w:t>
      </w:r>
      <w:r w:rsidR="009551CE">
        <w:rPr>
          <w:rFonts w:eastAsiaTheme="minorEastAsia"/>
        </w:rPr>
        <w:t>include catchability coefficients and spatiotemporal process</w:t>
      </w:r>
      <w:r w:rsidR="00C66923">
        <w:rPr>
          <w:rFonts w:eastAsiaTheme="minorEastAsia"/>
        </w:rPr>
        <w:t>es.</w:t>
      </w:r>
      <w:bookmarkStart w:id="4" w:name="_GoBack"/>
      <w:bookmarkEnd w:id="4"/>
      <w:r w:rsidR="00C66923">
        <w:rPr>
          <w:rFonts w:eastAsiaTheme="minorEastAsia"/>
        </w:rPr>
        <w:t xml:space="preserve"> </w:t>
      </w:r>
      <w:r w:rsidR="009551CE">
        <w:rPr>
          <w:rFonts w:eastAsiaTheme="minorEastAsia"/>
        </w:rPr>
        <w:t xml:space="preserve">For the best model chosen based on AIC, we </w:t>
      </w:r>
      <w:r w:rsidR="001647A5">
        <w:rPr>
          <w:rFonts w:eastAsiaTheme="minorEastAsia"/>
        </w:rPr>
        <w:t xml:space="preserve">k-fold cross-validation </w:t>
      </w:r>
      <w:r w:rsidR="009551CE">
        <w:rPr>
          <w:rFonts w:eastAsiaTheme="minorEastAsia"/>
        </w:rPr>
        <w:t xml:space="preserve">to determine how well the model will perform on an unknown dataset. </w:t>
      </w:r>
    </w:p>
    <w:p w14:paraId="033FC292" w14:textId="77777777" w:rsidR="004D5B53" w:rsidRPr="006C7550" w:rsidRDefault="004D5B53">
      <w:pPr>
        <w:rPr>
          <w:rFonts w:eastAsiaTheme="minorEastAsia"/>
          <w:b/>
        </w:rPr>
      </w:pPr>
      <w:r w:rsidRPr="006C7550">
        <w:rPr>
          <w:rFonts w:eastAsiaTheme="minorEastAsia"/>
          <w:b/>
        </w:rPr>
        <w:t>Results</w:t>
      </w:r>
    </w:p>
    <w:p w14:paraId="598057C0" w14:textId="77777777" w:rsidR="009625D8" w:rsidRDefault="00FF6DE7" w:rsidP="00FF6DE7">
      <w:pPr>
        <w:ind w:firstLine="720"/>
        <w:rPr>
          <w:rFonts w:eastAsiaTheme="minorEastAsia"/>
        </w:rPr>
      </w:pPr>
      <w:r>
        <w:rPr>
          <w:rFonts w:eastAsiaTheme="minorEastAsia"/>
        </w:rPr>
        <w:t xml:space="preserve">We were able to fit </w:t>
      </w:r>
      <w:proofErr w:type="spellStart"/>
      <w:r>
        <w:rPr>
          <w:rFonts w:eastAsiaTheme="minorEastAsia"/>
        </w:rPr>
        <w:t>geostatistical</w:t>
      </w:r>
      <w:proofErr w:type="spellEnd"/>
      <w:r>
        <w:rPr>
          <w:rFonts w:eastAsiaTheme="minorEastAsia"/>
        </w:rPr>
        <w:t xml:space="preserve"> models to fisheries independent squid catches between 1998 and 2019, and the results suggest a large amount of spatiotemporal variability between years for encounter probability and density of squid</w:t>
      </w:r>
      <w:r w:rsidR="0074305C">
        <w:rPr>
          <w:rFonts w:eastAsiaTheme="minorEastAsia"/>
        </w:rPr>
        <w:t xml:space="preserve"> for the top model selected by AIC (Table xx)</w:t>
      </w:r>
      <w:r>
        <w:rPr>
          <w:rFonts w:eastAsiaTheme="minorEastAsia"/>
        </w:rPr>
        <w:t>.</w:t>
      </w:r>
      <w:r w:rsidR="00C75F87">
        <w:rPr>
          <w:rFonts w:eastAsiaTheme="minorEastAsia"/>
        </w:rPr>
        <w:t xml:space="preserve"> </w:t>
      </w:r>
      <w:r w:rsidR="009625D8">
        <w:rPr>
          <w:rFonts w:eastAsiaTheme="minorEastAsia"/>
        </w:rPr>
        <w:t>R</w:t>
      </w:r>
      <w:r w:rsidR="00C75F87">
        <w:rPr>
          <w:rFonts w:eastAsiaTheme="minorEastAsia"/>
        </w:rPr>
        <w:t xml:space="preserve">esults from the </w:t>
      </w:r>
      <w:proofErr w:type="spellStart"/>
      <w:r w:rsidR="009625D8">
        <w:rPr>
          <w:rFonts w:eastAsiaTheme="minorEastAsia"/>
        </w:rPr>
        <w:t>geostatistical</w:t>
      </w:r>
      <w:proofErr w:type="spellEnd"/>
      <w:r w:rsidR="009625D8">
        <w:rPr>
          <w:rFonts w:eastAsiaTheme="minorEastAsia"/>
        </w:rPr>
        <w:t xml:space="preserve"> </w:t>
      </w:r>
      <w:r w:rsidR="009D1EAD">
        <w:rPr>
          <w:rFonts w:eastAsiaTheme="minorEastAsia"/>
        </w:rPr>
        <w:t xml:space="preserve">suggest </w:t>
      </w:r>
      <w:r w:rsidR="00760F25">
        <w:rPr>
          <w:rFonts w:eastAsiaTheme="minorEastAsia"/>
        </w:rPr>
        <w:t xml:space="preserve">that </w:t>
      </w:r>
      <w:r w:rsidR="00C75F87">
        <w:rPr>
          <w:rFonts w:eastAsiaTheme="minorEastAsia"/>
        </w:rPr>
        <w:t xml:space="preserve">the </w:t>
      </w:r>
      <w:r w:rsidR="00760F25">
        <w:rPr>
          <w:rFonts w:eastAsiaTheme="minorEastAsia"/>
        </w:rPr>
        <w:t xml:space="preserve">range of the </w:t>
      </w:r>
      <w:r w:rsidR="00C75F87">
        <w:rPr>
          <w:rFonts w:eastAsiaTheme="minorEastAsia"/>
        </w:rPr>
        <w:t xml:space="preserve">center of gravity (COG) </w:t>
      </w:r>
      <w:r w:rsidR="009625D8">
        <w:rPr>
          <w:rFonts w:eastAsiaTheme="minorEastAsia"/>
        </w:rPr>
        <w:t xml:space="preserve">of the </w:t>
      </w:r>
      <w:r w:rsidR="009625D8">
        <w:rPr>
          <w:rFonts w:eastAsiaTheme="minorEastAsia"/>
        </w:rPr>
        <w:lastRenderedPageBreak/>
        <w:t xml:space="preserve">survey catches has moved </w:t>
      </w:r>
      <w:r w:rsidR="009D1EAD">
        <w:rPr>
          <w:rFonts w:eastAsiaTheme="minorEastAsia"/>
        </w:rPr>
        <w:t>between 150 km north and south and 30</w:t>
      </w:r>
      <w:r w:rsidR="00760F25">
        <w:rPr>
          <w:rFonts w:eastAsiaTheme="minorEastAsia"/>
        </w:rPr>
        <w:t xml:space="preserve"> km east and west </w:t>
      </w:r>
      <w:r w:rsidR="00C75F87">
        <w:rPr>
          <w:rFonts w:eastAsiaTheme="minorEastAsia"/>
        </w:rPr>
        <w:t>(</w:t>
      </w:r>
      <w:r w:rsidR="00C75F87">
        <w:rPr>
          <w:rFonts w:eastAsiaTheme="minorEastAsia"/>
        </w:rPr>
        <w:fldChar w:fldCharType="begin"/>
      </w:r>
      <w:r w:rsidR="00C75F87">
        <w:rPr>
          <w:rFonts w:eastAsiaTheme="minorEastAsia"/>
        </w:rPr>
        <w:instrText xml:space="preserve"> REF _Ref40956707 \h </w:instrText>
      </w:r>
      <w:r w:rsidR="00C75F87">
        <w:rPr>
          <w:rFonts w:eastAsiaTheme="minorEastAsia"/>
        </w:rPr>
      </w:r>
      <w:r w:rsidR="00C75F87">
        <w:rPr>
          <w:rFonts w:eastAsiaTheme="minorEastAsia"/>
        </w:rPr>
        <w:fldChar w:fldCharType="separate"/>
      </w:r>
      <w:r w:rsidR="006807ED">
        <w:t xml:space="preserve">Figure </w:t>
      </w:r>
      <w:r w:rsidR="006807ED">
        <w:rPr>
          <w:noProof/>
        </w:rPr>
        <w:t>4</w:t>
      </w:r>
      <w:r w:rsidR="00C75F87">
        <w:rPr>
          <w:rFonts w:eastAsiaTheme="minorEastAsia"/>
        </w:rPr>
        <w:fldChar w:fldCharType="end"/>
      </w:r>
      <w:r w:rsidR="009625D8">
        <w:rPr>
          <w:rFonts w:eastAsiaTheme="minorEastAsia"/>
        </w:rPr>
        <w:t>)</w:t>
      </w:r>
      <w:r w:rsidR="00760F25">
        <w:rPr>
          <w:rFonts w:eastAsiaTheme="minorEastAsia"/>
        </w:rPr>
        <w:t xml:space="preserve">; </w:t>
      </w:r>
      <w:r w:rsidR="009625D8">
        <w:rPr>
          <w:rFonts w:eastAsiaTheme="minorEastAsia"/>
        </w:rPr>
        <w:t xml:space="preserve">but </w:t>
      </w:r>
      <w:r w:rsidR="00760F25">
        <w:rPr>
          <w:rFonts w:eastAsiaTheme="minorEastAsia"/>
        </w:rPr>
        <w:t xml:space="preserve">there has been little trend </w:t>
      </w:r>
      <w:r w:rsidR="009625D8">
        <w:rPr>
          <w:rFonts w:eastAsiaTheme="minorEastAsia"/>
        </w:rPr>
        <w:t xml:space="preserve">in those shifts </w:t>
      </w:r>
      <w:r w:rsidR="00760F25">
        <w:rPr>
          <w:rFonts w:eastAsiaTheme="minorEastAsia"/>
        </w:rPr>
        <w:t xml:space="preserve">over time. </w:t>
      </w:r>
      <w:r w:rsidR="009625D8">
        <w:rPr>
          <w:rFonts w:eastAsiaTheme="minorEastAsia"/>
        </w:rPr>
        <w:t>Furthermore, t</w:t>
      </w:r>
      <w:r w:rsidR="009D1EAD">
        <w:rPr>
          <w:rFonts w:eastAsiaTheme="minorEastAsia"/>
        </w:rPr>
        <w:t>he large shift in the distribution during 2015 was due to increased catches across the entire Oregon and Washington coast, with a particularly large hotspot of catches around the Oregon/California border (</w:t>
      </w:r>
      <w:r w:rsidR="009D1EAD">
        <w:rPr>
          <w:rFonts w:eastAsiaTheme="minorEastAsia"/>
        </w:rPr>
        <w:fldChar w:fldCharType="begin"/>
      </w:r>
      <w:r w:rsidR="009D1EAD">
        <w:rPr>
          <w:rFonts w:eastAsiaTheme="minorEastAsia"/>
        </w:rPr>
        <w:instrText xml:space="preserve"> REF _Ref40956082 \h </w:instrText>
      </w:r>
      <w:r w:rsidR="009D1EAD">
        <w:rPr>
          <w:rFonts w:eastAsiaTheme="minorEastAsia"/>
        </w:rPr>
      </w:r>
      <w:r w:rsidR="009D1EAD">
        <w:rPr>
          <w:rFonts w:eastAsiaTheme="minorEastAsia"/>
        </w:rPr>
        <w:fldChar w:fldCharType="separate"/>
      </w:r>
      <w:r w:rsidR="006807ED">
        <w:t xml:space="preserve">Figure </w:t>
      </w:r>
      <w:r w:rsidR="006807ED">
        <w:rPr>
          <w:noProof/>
        </w:rPr>
        <w:t>3</w:t>
      </w:r>
      <w:r w:rsidR="009D1EAD">
        <w:rPr>
          <w:rFonts w:eastAsiaTheme="minorEastAsia"/>
        </w:rPr>
        <w:fldChar w:fldCharType="end"/>
      </w:r>
      <w:r w:rsidR="009D1EAD">
        <w:rPr>
          <w:rFonts w:eastAsiaTheme="minorEastAsia"/>
        </w:rPr>
        <w:t xml:space="preserve"> and </w:t>
      </w:r>
      <w:r w:rsidR="009D1EAD">
        <w:rPr>
          <w:rFonts w:eastAsiaTheme="minorEastAsia"/>
        </w:rPr>
        <w:fldChar w:fldCharType="begin"/>
      </w:r>
      <w:r w:rsidR="009D1EAD">
        <w:rPr>
          <w:rFonts w:eastAsiaTheme="minorEastAsia"/>
        </w:rPr>
        <w:instrText xml:space="preserve"> REF _Ref40956707 \h </w:instrText>
      </w:r>
      <w:r w:rsidR="009D1EAD">
        <w:rPr>
          <w:rFonts w:eastAsiaTheme="minorEastAsia"/>
        </w:rPr>
      </w:r>
      <w:r w:rsidR="009D1EAD">
        <w:rPr>
          <w:rFonts w:eastAsiaTheme="minorEastAsia"/>
        </w:rPr>
        <w:fldChar w:fldCharType="separate"/>
      </w:r>
      <w:r w:rsidR="006807ED">
        <w:t xml:space="preserve">Figure </w:t>
      </w:r>
      <w:r w:rsidR="006807ED">
        <w:rPr>
          <w:noProof/>
        </w:rPr>
        <w:t>4</w:t>
      </w:r>
      <w:r w:rsidR="009D1EAD">
        <w:rPr>
          <w:rFonts w:eastAsiaTheme="minorEastAsia"/>
        </w:rPr>
        <w:fldChar w:fldCharType="end"/>
      </w:r>
      <w:r w:rsidR="009D1EAD">
        <w:rPr>
          <w:rFonts w:eastAsiaTheme="minorEastAsia"/>
        </w:rPr>
        <w:t xml:space="preserve">). </w:t>
      </w:r>
    </w:p>
    <w:p w14:paraId="4018011A" w14:textId="25E589EC" w:rsidR="001373CE" w:rsidRDefault="009625D8" w:rsidP="009625D8">
      <w:pPr>
        <w:ind w:firstLine="720"/>
        <w:rPr>
          <w:rFonts w:eastAsiaTheme="minorEastAsia"/>
        </w:rPr>
      </w:pPr>
      <w:r>
        <w:rPr>
          <w:rFonts w:eastAsiaTheme="minorEastAsia"/>
        </w:rPr>
        <w:t xml:space="preserve">When we compared the </w:t>
      </w:r>
      <w:proofErr w:type="spellStart"/>
      <w:r>
        <w:rPr>
          <w:rFonts w:eastAsiaTheme="minorEastAsia"/>
        </w:rPr>
        <w:t>coastwide</w:t>
      </w:r>
      <w:proofErr w:type="spellEnd"/>
      <w:r>
        <w:rPr>
          <w:rFonts w:eastAsiaTheme="minorEastAsia"/>
        </w:rPr>
        <w:t xml:space="preserve"> catches to disaggregated catches for </w:t>
      </w:r>
      <w:r w:rsidR="00C75F87">
        <w:rPr>
          <w:rFonts w:eastAsiaTheme="minorEastAsia"/>
        </w:rPr>
        <w:t xml:space="preserve">California, Oregon, Washington, and the </w:t>
      </w:r>
      <w:proofErr w:type="spellStart"/>
      <w:r w:rsidR="00C75F87">
        <w:rPr>
          <w:rFonts w:eastAsiaTheme="minorEastAsia"/>
        </w:rPr>
        <w:t>coastwide</w:t>
      </w:r>
      <w:proofErr w:type="spellEnd"/>
      <w:r w:rsidR="00C75F87">
        <w:rPr>
          <w:rFonts w:eastAsiaTheme="minorEastAsia"/>
        </w:rPr>
        <w:t xml:space="preserve"> (</w:t>
      </w:r>
      <w:r w:rsidR="00C75F87">
        <w:rPr>
          <w:rFonts w:eastAsiaTheme="minorEastAsia"/>
        </w:rPr>
        <w:fldChar w:fldCharType="begin"/>
      </w:r>
      <w:r w:rsidR="00C75F87">
        <w:rPr>
          <w:rFonts w:eastAsiaTheme="minorEastAsia"/>
        </w:rPr>
        <w:instrText xml:space="preserve"> REF _Ref40956464 \h </w:instrText>
      </w:r>
      <w:r w:rsidR="00C75F87">
        <w:rPr>
          <w:rFonts w:eastAsiaTheme="minorEastAsia"/>
        </w:rPr>
      </w:r>
      <w:r w:rsidR="00C75F87">
        <w:rPr>
          <w:rFonts w:eastAsiaTheme="minorEastAsia"/>
        </w:rPr>
        <w:fldChar w:fldCharType="separate"/>
      </w:r>
      <w:r w:rsidR="006807ED">
        <w:t xml:space="preserve">Figure </w:t>
      </w:r>
      <w:r w:rsidR="006807ED">
        <w:rPr>
          <w:noProof/>
        </w:rPr>
        <w:t>5</w:t>
      </w:r>
      <w:r w:rsidR="00C75F87">
        <w:rPr>
          <w:rFonts w:eastAsiaTheme="minorEastAsia"/>
        </w:rPr>
        <w:fldChar w:fldCharType="end"/>
      </w:r>
      <w:r w:rsidR="00760F25">
        <w:rPr>
          <w:rFonts w:eastAsiaTheme="minorEastAsia"/>
        </w:rPr>
        <w:t>)</w:t>
      </w:r>
      <w:r>
        <w:rPr>
          <w:rFonts w:eastAsiaTheme="minorEastAsia"/>
        </w:rPr>
        <w:t>, we found strong synchrony between each area, providing further evidence that squid populations are increasing their traditional and marginal habitat</w:t>
      </w:r>
      <w:r w:rsidR="00760F25">
        <w:rPr>
          <w:rFonts w:eastAsiaTheme="minorEastAsia"/>
        </w:rPr>
        <w:t>. With the largest increases coming xx and the lowest coming in xx. We did find an increase in the range for both size classes of squid: between 1998 and 2019, small and large squid expanded their ranges by xx and xx percent, respectively, in the surveyed water</w:t>
      </w:r>
      <w:r w:rsidR="000120D1">
        <w:rPr>
          <w:rFonts w:eastAsiaTheme="minorEastAsia"/>
        </w:rPr>
        <w:t xml:space="preserve"> (</w:t>
      </w:r>
      <w:r w:rsidR="000120D1">
        <w:rPr>
          <w:rFonts w:eastAsiaTheme="minorEastAsia"/>
        </w:rPr>
        <w:fldChar w:fldCharType="begin"/>
      </w:r>
      <w:r w:rsidR="000120D1">
        <w:rPr>
          <w:rFonts w:eastAsiaTheme="minorEastAsia"/>
        </w:rPr>
        <w:instrText xml:space="preserve"> REF _Ref40957456 \h </w:instrText>
      </w:r>
      <w:r w:rsidR="000120D1">
        <w:rPr>
          <w:rFonts w:eastAsiaTheme="minorEastAsia"/>
        </w:rPr>
      </w:r>
      <w:r w:rsidR="000120D1">
        <w:rPr>
          <w:rFonts w:eastAsiaTheme="minorEastAsia"/>
        </w:rPr>
        <w:fldChar w:fldCharType="separate"/>
      </w:r>
      <w:r w:rsidR="006807ED">
        <w:t xml:space="preserve">Figure </w:t>
      </w:r>
      <w:r w:rsidR="006807ED">
        <w:rPr>
          <w:noProof/>
        </w:rPr>
        <w:t>6</w:t>
      </w:r>
      <w:r w:rsidR="000120D1">
        <w:rPr>
          <w:rFonts w:eastAsiaTheme="minorEastAsia"/>
        </w:rPr>
        <w:fldChar w:fldCharType="end"/>
      </w:r>
      <w:r w:rsidR="000120D1">
        <w:rPr>
          <w:rFonts w:eastAsiaTheme="minorEastAsia"/>
        </w:rPr>
        <w:t>)</w:t>
      </w:r>
      <w:r w:rsidR="00760F25">
        <w:rPr>
          <w:rFonts w:eastAsiaTheme="minorEastAsia"/>
        </w:rPr>
        <w:t>.</w:t>
      </w:r>
    </w:p>
    <w:p w14:paraId="73EF26C6" w14:textId="77777777" w:rsidR="00760F25" w:rsidRPr="00B33842" w:rsidRDefault="00760F25" w:rsidP="00FF6DE7">
      <w:pPr>
        <w:ind w:firstLine="720"/>
        <w:rPr>
          <w:rFonts w:eastAsiaTheme="minorEastAsia"/>
        </w:rPr>
      </w:pPr>
      <w:r>
        <w:rPr>
          <w:rFonts w:eastAsiaTheme="minorEastAsia"/>
        </w:rPr>
        <w:t xml:space="preserve">We </w:t>
      </w:r>
      <w:r w:rsidR="00A01329">
        <w:rPr>
          <w:rFonts w:eastAsiaTheme="minorEastAsia"/>
        </w:rPr>
        <w:t>explored</w:t>
      </w:r>
      <w:r>
        <w:rPr>
          <w:rFonts w:eastAsiaTheme="minorEastAsia"/>
        </w:rPr>
        <w:t xml:space="preserve"> several model configurations for the squid and used AIC to determine which models pr</w:t>
      </w:r>
      <w:r w:rsidR="00A01329">
        <w:rPr>
          <w:rFonts w:eastAsiaTheme="minorEastAsia"/>
        </w:rPr>
        <w:t>oduced the best fit to the data. Among the models we tested, those with catchability covariates, spatial, and spatiotemporal process performed the best (Table</w:t>
      </w:r>
    </w:p>
    <w:p w14:paraId="38AF7317" w14:textId="77777777" w:rsidR="001373CE" w:rsidRDefault="001373CE">
      <w:pPr>
        <w:spacing w:line="259" w:lineRule="auto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3DDF0841" w14:textId="77777777" w:rsidR="008500A1" w:rsidRDefault="00BB6FB3">
      <w:pPr>
        <w:rPr>
          <w:rFonts w:eastAsiaTheme="minorEastAsia"/>
        </w:rPr>
      </w:pPr>
      <w:r w:rsidRPr="00B33842">
        <w:rPr>
          <w:rFonts w:eastAsiaTheme="minorEastAsia"/>
        </w:rPr>
        <w:lastRenderedPageBreak/>
        <w:t xml:space="preserve"> </w:t>
      </w:r>
      <w:r w:rsidR="001373CE">
        <w:rPr>
          <w:rFonts w:eastAsiaTheme="minorEastAsia"/>
        </w:rPr>
        <w:t>Tables</w:t>
      </w:r>
    </w:p>
    <w:p w14:paraId="304C89B8" w14:textId="77777777" w:rsidR="001373CE" w:rsidRPr="00B33842" w:rsidRDefault="001373CE" w:rsidP="001373CE">
      <w:pPr>
        <w:pStyle w:val="Caption"/>
        <w:rPr>
          <w:rFonts w:eastAsiaTheme="minorEastAsia"/>
        </w:rPr>
      </w:pPr>
      <w:r w:rsidRPr="00B33842">
        <w:t xml:space="preserve">Table </w:t>
      </w:r>
      <w:fldSimple w:instr=" SEQ Table \* ARABIC ">
        <w:r w:rsidR="006807ED">
          <w:rPr>
            <w:noProof/>
          </w:rPr>
          <w:t>1</w:t>
        </w:r>
      </w:fldSimple>
      <w:r w:rsidRPr="00B33842">
        <w:t>. Description of model data, parameters, variables, and subscript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13"/>
        <w:gridCol w:w="4613"/>
      </w:tblGrid>
      <w:tr w:rsidR="001373CE" w:rsidRPr="00B33842" w14:paraId="4BB144A6" w14:textId="77777777" w:rsidTr="006C7550">
        <w:trPr>
          <w:trHeight w:val="232"/>
        </w:trPr>
        <w:tc>
          <w:tcPr>
            <w:tcW w:w="4613" w:type="dxa"/>
          </w:tcPr>
          <w:p w14:paraId="034C2519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Subscripts</w:t>
            </w:r>
          </w:p>
        </w:tc>
        <w:tc>
          <w:tcPr>
            <w:tcW w:w="4613" w:type="dxa"/>
          </w:tcPr>
          <w:p w14:paraId="1B37EDFA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Description</w:t>
            </w:r>
          </w:p>
        </w:tc>
      </w:tr>
      <w:tr w:rsidR="001373CE" w:rsidRPr="00B33842" w14:paraId="4EA98C2B" w14:textId="77777777" w:rsidTr="006C7550">
        <w:trPr>
          <w:trHeight w:val="232"/>
        </w:trPr>
        <w:tc>
          <w:tcPr>
            <w:tcW w:w="4613" w:type="dxa"/>
          </w:tcPr>
          <w:p w14:paraId="6AA360F4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i</m:t>
                </m:r>
              </m:oMath>
            </m:oMathPara>
          </w:p>
        </w:tc>
        <w:tc>
          <w:tcPr>
            <w:tcW w:w="4613" w:type="dxa"/>
          </w:tcPr>
          <w:p w14:paraId="18CB69E1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proofErr w:type="spellStart"/>
            <w:r w:rsidRPr="00B33842">
              <w:rPr>
                <w:rFonts w:eastAsiaTheme="minorEastAsia"/>
                <w:sz w:val="20"/>
                <w:szCs w:val="20"/>
              </w:rPr>
              <w:t>i</w:t>
            </w:r>
            <w:r w:rsidRPr="00B33842">
              <w:rPr>
                <w:rFonts w:eastAsiaTheme="minorEastAsia"/>
                <w:sz w:val="20"/>
                <w:szCs w:val="20"/>
                <w:vertAlign w:val="superscript"/>
              </w:rPr>
              <w:t>th</w:t>
            </w:r>
            <w:proofErr w:type="spellEnd"/>
            <w:r w:rsidRPr="00B33842">
              <w:rPr>
                <w:rFonts w:eastAsiaTheme="minorEastAsia"/>
                <w:sz w:val="20"/>
                <w:szCs w:val="20"/>
              </w:rPr>
              <w:t xml:space="preserve"> observation </w:t>
            </w:r>
          </w:p>
        </w:tc>
      </w:tr>
      <w:tr w:rsidR="001373CE" w:rsidRPr="00B33842" w14:paraId="176419BA" w14:textId="77777777" w:rsidTr="006C7550">
        <w:trPr>
          <w:trHeight w:val="480"/>
        </w:trPr>
        <w:tc>
          <w:tcPr>
            <w:tcW w:w="4613" w:type="dxa"/>
          </w:tcPr>
          <w:p w14:paraId="597326A2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r</m:t>
                </m:r>
              </m:oMath>
            </m:oMathPara>
          </w:p>
        </w:tc>
        <w:tc>
          <w:tcPr>
            <w:tcW w:w="4613" w:type="dxa"/>
          </w:tcPr>
          <w:p w14:paraId="319E0CF6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References observations with positive catches</w:t>
            </w:r>
          </w:p>
        </w:tc>
      </w:tr>
      <w:tr w:rsidR="001373CE" w:rsidRPr="00B33842" w14:paraId="69C14546" w14:textId="77777777" w:rsidTr="006C7550">
        <w:trPr>
          <w:trHeight w:val="465"/>
        </w:trPr>
        <w:tc>
          <w:tcPr>
            <w:tcW w:w="4613" w:type="dxa"/>
          </w:tcPr>
          <w:p w14:paraId="763BBEAC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p</m:t>
                </m:r>
              </m:oMath>
            </m:oMathPara>
          </w:p>
        </w:tc>
        <w:tc>
          <w:tcPr>
            <w:tcW w:w="4613" w:type="dxa"/>
          </w:tcPr>
          <w:p w14:paraId="6D0EBEF9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References observations with zero catch</w:t>
            </w:r>
          </w:p>
        </w:tc>
      </w:tr>
      <w:tr w:rsidR="001373CE" w:rsidRPr="00B33842" w14:paraId="3D10AFC0" w14:textId="77777777" w:rsidTr="006C7550">
        <w:trPr>
          <w:trHeight w:val="232"/>
        </w:trPr>
        <w:tc>
          <w:tcPr>
            <w:tcW w:w="4613" w:type="dxa"/>
          </w:tcPr>
          <w:p w14:paraId="368B8125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B33842">
              <w:rPr>
                <w:rFonts w:eastAsia="Times New Roman" w:cs="Times New Roman"/>
                <w:sz w:val="20"/>
                <w:szCs w:val="20"/>
              </w:rPr>
              <w:t>Indexes</w:t>
            </w:r>
          </w:p>
        </w:tc>
        <w:tc>
          <w:tcPr>
            <w:tcW w:w="4613" w:type="dxa"/>
          </w:tcPr>
          <w:p w14:paraId="20E645CE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14:paraId="0582EDD3" w14:textId="77777777" w:rsidTr="006C7550">
        <w:trPr>
          <w:trHeight w:val="232"/>
        </w:trPr>
        <w:tc>
          <w:tcPr>
            <w:tcW w:w="4613" w:type="dxa"/>
          </w:tcPr>
          <w:p w14:paraId="44333044" w14:textId="77777777" w:rsidR="001373CE" w:rsidRPr="00B33842" w:rsidRDefault="00E95F9C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14:paraId="7ACF8088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Year</w:t>
            </w:r>
          </w:p>
        </w:tc>
      </w:tr>
      <w:tr w:rsidR="001373CE" w:rsidRPr="00B33842" w14:paraId="6BB5687A" w14:textId="77777777" w:rsidTr="006C7550">
        <w:trPr>
          <w:trHeight w:val="248"/>
        </w:trPr>
        <w:tc>
          <w:tcPr>
            <w:tcW w:w="4613" w:type="dxa"/>
          </w:tcPr>
          <w:p w14:paraId="0AEA7A6B" w14:textId="77777777" w:rsidR="001373CE" w:rsidRPr="00B33842" w:rsidRDefault="00E95F9C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14:paraId="60670847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Length category</w:t>
            </w:r>
          </w:p>
        </w:tc>
      </w:tr>
      <w:tr w:rsidR="001373CE" w:rsidRPr="00B33842" w14:paraId="01F8AF79" w14:textId="77777777" w:rsidTr="006C7550">
        <w:trPr>
          <w:trHeight w:val="465"/>
        </w:trPr>
        <w:tc>
          <w:tcPr>
            <w:tcW w:w="4613" w:type="dxa"/>
          </w:tcPr>
          <w:p w14:paraId="2976049C" w14:textId="77777777" w:rsidR="001373CE" w:rsidRPr="00B33842" w:rsidRDefault="00E95F9C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14:paraId="2F9BAAEA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Station were catches occurred</w:t>
            </w:r>
          </w:p>
        </w:tc>
      </w:tr>
      <w:tr w:rsidR="001373CE" w:rsidRPr="00B33842" w14:paraId="3D5C31F0" w14:textId="77777777" w:rsidTr="006C7550">
        <w:trPr>
          <w:trHeight w:val="232"/>
        </w:trPr>
        <w:tc>
          <w:tcPr>
            <w:tcW w:w="4613" w:type="dxa"/>
          </w:tcPr>
          <w:p w14:paraId="3C706DFA" w14:textId="77777777" w:rsidR="001373CE" w:rsidRPr="00B33842" w:rsidRDefault="00E95F9C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t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14:paraId="4037F26E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Number of years</w:t>
            </w:r>
          </w:p>
        </w:tc>
      </w:tr>
      <w:tr w:rsidR="001373CE" w:rsidRPr="00B33842" w14:paraId="6AA3AD17" w14:textId="77777777" w:rsidTr="006C7550">
        <w:trPr>
          <w:trHeight w:val="232"/>
        </w:trPr>
        <w:tc>
          <w:tcPr>
            <w:tcW w:w="4613" w:type="dxa"/>
          </w:tcPr>
          <w:p w14:paraId="14F4A513" w14:textId="77777777" w:rsidR="001373CE" w:rsidRPr="00B33842" w:rsidRDefault="00E95F9C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14:paraId="086D7810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Number of observations</w:t>
            </w:r>
          </w:p>
        </w:tc>
      </w:tr>
      <w:tr w:rsidR="001373CE" w:rsidRPr="00B33842" w14:paraId="2D2DF6B1" w14:textId="77777777" w:rsidTr="006C7550">
        <w:trPr>
          <w:trHeight w:val="248"/>
        </w:trPr>
        <w:tc>
          <w:tcPr>
            <w:tcW w:w="4613" w:type="dxa"/>
          </w:tcPr>
          <w:p w14:paraId="24343CCD" w14:textId="77777777" w:rsidR="001373CE" w:rsidRPr="00B33842" w:rsidRDefault="00E95F9C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4613" w:type="dxa"/>
          </w:tcPr>
          <w:p w14:paraId="030D381A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Number of categories</w:t>
            </w:r>
          </w:p>
        </w:tc>
      </w:tr>
      <w:tr w:rsidR="001373CE" w:rsidRPr="00B33842" w14:paraId="4035E81F" w14:textId="77777777" w:rsidTr="006C7550">
        <w:trPr>
          <w:trHeight w:val="232"/>
        </w:trPr>
        <w:tc>
          <w:tcPr>
            <w:tcW w:w="4613" w:type="dxa"/>
          </w:tcPr>
          <w:p w14:paraId="575DB573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4613" w:type="dxa"/>
          </w:tcPr>
          <w:p w14:paraId="4106E2C1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14:paraId="1BCB619F" w14:textId="77777777" w:rsidTr="006C7550">
        <w:trPr>
          <w:trHeight w:val="232"/>
        </w:trPr>
        <w:tc>
          <w:tcPr>
            <w:tcW w:w="4613" w:type="dxa"/>
          </w:tcPr>
          <w:p w14:paraId="6F16B737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B33842">
              <w:rPr>
                <w:rFonts w:eastAsia="Times New Roman" w:cs="Times New Roman"/>
                <w:sz w:val="20"/>
                <w:szCs w:val="20"/>
              </w:rPr>
              <w:t>Fixed effects</w:t>
            </w:r>
          </w:p>
        </w:tc>
        <w:tc>
          <w:tcPr>
            <w:tcW w:w="4613" w:type="dxa"/>
          </w:tcPr>
          <w:p w14:paraId="557F9D89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14:paraId="6F3E9850" w14:textId="77777777" w:rsidTr="006C7550">
        <w:trPr>
          <w:trHeight w:val="604"/>
        </w:trPr>
        <w:tc>
          <w:tcPr>
            <w:tcW w:w="4613" w:type="dxa"/>
          </w:tcPr>
          <w:p w14:paraId="646CC3DC" w14:textId="77777777" w:rsidR="001373CE" w:rsidRPr="00B33842" w:rsidRDefault="00E95F9C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</m:e>
                </m:d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 xml:space="preserve"> and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4613" w:type="dxa"/>
          </w:tcPr>
          <w:p w14:paraId="3BA2CA7B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  <w:r w:rsidRPr="00B33842">
              <w:rPr>
                <w:rFonts w:eastAsiaTheme="minorEastAsia"/>
                <w:sz w:val="20"/>
                <w:szCs w:val="20"/>
              </w:rPr>
              <w:t>Intercepts for zero 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p</m:t>
              </m:r>
            </m:oMath>
            <w:r w:rsidRPr="00B33842">
              <w:rPr>
                <w:rFonts w:eastAsiaTheme="minorEastAsia"/>
                <w:sz w:val="20"/>
                <w:szCs w:val="20"/>
              </w:rPr>
              <w:t>) and positive catches (</w:t>
            </w: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r</m:t>
              </m:r>
            </m:oMath>
            <w:r w:rsidRPr="00B33842">
              <w:rPr>
                <w:rFonts w:eastAsiaTheme="minorEastAsia"/>
                <w:sz w:val="20"/>
                <w:szCs w:val="20"/>
              </w:rPr>
              <w:t>), for the category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B33842">
              <w:rPr>
                <w:rFonts w:eastAsiaTheme="minorEastAsia"/>
                <w:sz w:val="20"/>
                <w:szCs w:val="20"/>
              </w:rPr>
              <w:t>) and year (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sz w:val="20"/>
                      <w:szCs w:val="20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  <w:sz w:val="20"/>
                      <w:szCs w:val="20"/>
                    </w:rPr>
                    <m:t>i</m:t>
                  </m:r>
                </m:sub>
              </m:sSub>
            </m:oMath>
            <w:r w:rsidRPr="00B33842">
              <w:rPr>
                <w:rFonts w:eastAsiaTheme="minorEastAsia"/>
                <w:sz w:val="20"/>
                <w:szCs w:val="20"/>
              </w:rPr>
              <w:t xml:space="preserve">) of the </w:t>
            </w:r>
            <w:proofErr w:type="spellStart"/>
            <w:r w:rsidRPr="00B33842">
              <w:rPr>
                <w:rFonts w:eastAsiaTheme="minorEastAsia"/>
                <w:sz w:val="20"/>
                <w:szCs w:val="20"/>
              </w:rPr>
              <w:t>i</w:t>
            </w:r>
            <w:r w:rsidRPr="00B33842">
              <w:rPr>
                <w:rFonts w:eastAsiaTheme="minorEastAsia"/>
                <w:sz w:val="20"/>
                <w:szCs w:val="20"/>
                <w:vertAlign w:val="superscript"/>
              </w:rPr>
              <w:t>th</w:t>
            </w:r>
            <w:proofErr w:type="spellEnd"/>
            <w:r w:rsidRPr="00B33842">
              <w:rPr>
                <w:rFonts w:eastAsiaTheme="minorEastAsia"/>
                <w:sz w:val="20"/>
                <w:szCs w:val="20"/>
              </w:rPr>
              <w:t xml:space="preserve"> observation</w:t>
            </w:r>
          </w:p>
        </w:tc>
      </w:tr>
      <w:tr w:rsidR="001373CE" w:rsidRPr="00B33842" w14:paraId="2AA3FED1" w14:textId="77777777" w:rsidTr="006C7550">
        <w:trPr>
          <w:trHeight w:val="604"/>
        </w:trPr>
        <w:tc>
          <w:tcPr>
            <w:tcW w:w="4613" w:type="dxa"/>
          </w:tcPr>
          <w:p w14:paraId="4F6627C7" w14:textId="77777777" w:rsidR="001373CE" w:rsidRPr="00B33842" w:rsidRDefault="001373CE" w:rsidP="006C7550">
            <w:pPr>
              <w:spacing w:line="240" w:lineRule="auto"/>
              <w:rPr>
                <w:rFonts w:eastAsia="Times New Roman" w:cs="Times New Roman"/>
              </w:rPr>
            </w:pPr>
            <w:r w:rsidRPr="00B33842">
              <w:rPr>
                <w:rFonts w:eastAsia="Times New Roman" w:cs="Times New Roman"/>
              </w:rPr>
              <w:t>Random effects</w:t>
            </w:r>
          </w:p>
        </w:tc>
        <w:tc>
          <w:tcPr>
            <w:tcW w:w="4613" w:type="dxa"/>
          </w:tcPr>
          <w:p w14:paraId="1D10DABB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14:paraId="050B012C" w14:textId="77777777" w:rsidTr="006C7550">
        <w:trPr>
          <w:trHeight w:val="604"/>
        </w:trPr>
        <w:tc>
          <w:tcPr>
            <w:tcW w:w="4613" w:type="dxa"/>
          </w:tcPr>
          <w:p w14:paraId="70736B51" w14:textId="77777777" w:rsidR="001373CE" w:rsidRPr="00B33842" w:rsidRDefault="00E95F9C" w:rsidP="006C7550">
            <w:pPr>
              <w:spacing w:line="240" w:lineRule="auto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f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and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ω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f</m:t>
                    </m:r>
                  </m:e>
                </m:d>
              </m:oMath>
            </m:oMathPara>
          </w:p>
        </w:tc>
        <w:tc>
          <w:tcPr>
            <w:tcW w:w="4613" w:type="dxa"/>
          </w:tcPr>
          <w:p w14:paraId="16E90900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  <w:tr w:rsidR="001373CE" w:rsidRPr="00B33842" w14:paraId="04A5BD82" w14:textId="77777777" w:rsidTr="006C7550">
        <w:trPr>
          <w:trHeight w:val="604"/>
        </w:trPr>
        <w:tc>
          <w:tcPr>
            <w:tcW w:w="4613" w:type="dxa"/>
          </w:tcPr>
          <w:p w14:paraId="1238A2FE" w14:textId="77777777" w:rsidR="001373CE" w:rsidRPr="00B33842" w:rsidRDefault="00E95F9C" w:rsidP="006C7550">
            <w:pPr>
              <w:spacing w:line="240" w:lineRule="auto"/>
              <w:rPr>
                <w:rFonts w:eastAsia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 f</m:t>
                    </m:r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and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ε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,f</m:t>
                    </m:r>
                  </m:e>
                </m:d>
              </m:oMath>
            </m:oMathPara>
          </w:p>
        </w:tc>
        <w:tc>
          <w:tcPr>
            <w:tcW w:w="4613" w:type="dxa"/>
          </w:tcPr>
          <w:p w14:paraId="21D1B1FB" w14:textId="77777777" w:rsidR="001373CE" w:rsidRPr="00B33842" w:rsidRDefault="001373CE" w:rsidP="006C7550">
            <w:pPr>
              <w:spacing w:line="240" w:lineRule="auto"/>
              <w:rPr>
                <w:rFonts w:eastAsiaTheme="minorEastAsia"/>
                <w:sz w:val="20"/>
                <w:szCs w:val="20"/>
              </w:rPr>
            </w:pPr>
          </w:p>
        </w:tc>
      </w:tr>
    </w:tbl>
    <w:p w14:paraId="6563D71A" w14:textId="77777777" w:rsidR="001373CE" w:rsidRDefault="001373CE" w:rsidP="001373CE">
      <w:pPr>
        <w:pStyle w:val="Caption"/>
      </w:pPr>
    </w:p>
    <w:p w14:paraId="423FE719" w14:textId="77777777" w:rsidR="001373CE" w:rsidRDefault="001373CE" w:rsidP="001373CE">
      <w:pPr>
        <w:pStyle w:val="Caption"/>
      </w:pPr>
    </w:p>
    <w:p w14:paraId="28917E14" w14:textId="77777777" w:rsidR="001373CE" w:rsidRDefault="001373CE" w:rsidP="001373CE">
      <w:pPr>
        <w:pStyle w:val="Caption"/>
      </w:pPr>
    </w:p>
    <w:p w14:paraId="709E907E" w14:textId="77777777" w:rsidR="001373CE" w:rsidRDefault="001373CE" w:rsidP="001373CE">
      <w:pPr>
        <w:pStyle w:val="Caption"/>
      </w:pPr>
    </w:p>
    <w:p w14:paraId="0E1A19B4" w14:textId="77777777" w:rsidR="001373CE" w:rsidRDefault="001373CE" w:rsidP="001373CE">
      <w:pPr>
        <w:spacing w:line="259" w:lineRule="auto"/>
        <w:rPr>
          <w:iCs/>
          <w:szCs w:val="18"/>
        </w:rPr>
      </w:pPr>
      <w:r>
        <w:br w:type="page"/>
      </w:r>
    </w:p>
    <w:p w14:paraId="1A58BF79" w14:textId="77777777" w:rsidR="001373CE" w:rsidRPr="00B33842" w:rsidRDefault="001373CE" w:rsidP="001373CE">
      <w:pPr>
        <w:pStyle w:val="Caption"/>
        <w:rPr>
          <w:rFonts w:eastAsiaTheme="minorEastAsia"/>
        </w:rPr>
      </w:pPr>
      <w:bookmarkStart w:id="5" w:name="_Ref40910725"/>
      <w:r>
        <w:lastRenderedPageBreak/>
        <w:t xml:space="preserve">Table </w:t>
      </w:r>
      <w:fldSimple w:instr=" SEQ Table \* ARABIC ">
        <w:r w:rsidR="006807ED">
          <w:rPr>
            <w:noProof/>
          </w:rPr>
          <w:t>2</w:t>
        </w:r>
      </w:fldSimple>
      <w:bookmarkEnd w:id="5"/>
      <w:r w:rsidRPr="00B33842">
        <w:t xml:space="preserve">. </w:t>
      </w:r>
      <w:r>
        <w:t>VAST decision tree</w:t>
      </w:r>
      <w:r w:rsidRPr="00B33842">
        <w:t>.</w:t>
      </w:r>
      <w:r>
        <w:t xml:space="preserve"> The object data is based on the xx.csv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11"/>
        <w:gridCol w:w="2857"/>
        <w:gridCol w:w="3982"/>
      </w:tblGrid>
      <w:tr w:rsidR="001373CE" w:rsidRPr="001373CE" w14:paraId="7F6FFB21" w14:textId="77777777" w:rsidTr="006C7550">
        <w:trPr>
          <w:trHeight w:val="232"/>
        </w:trPr>
        <w:tc>
          <w:tcPr>
            <w:tcW w:w="2674" w:type="dxa"/>
          </w:tcPr>
          <w:p w14:paraId="59B63775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Decision</w:t>
            </w:r>
          </w:p>
        </w:tc>
        <w:tc>
          <w:tcPr>
            <w:tcW w:w="3070" w:type="dxa"/>
          </w:tcPr>
          <w:p w14:paraId="3E7A6DA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Description</w:t>
            </w:r>
          </w:p>
        </w:tc>
        <w:tc>
          <w:tcPr>
            <w:tcW w:w="3606" w:type="dxa"/>
          </w:tcPr>
          <w:p w14:paraId="79CE6E72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VAST</w:t>
            </w:r>
          </w:p>
        </w:tc>
      </w:tr>
      <w:tr w:rsidR="001373CE" w:rsidRPr="001373CE" w14:paraId="6C2D8252" w14:textId="77777777" w:rsidTr="006C7550">
        <w:trPr>
          <w:trHeight w:val="232"/>
        </w:trPr>
        <w:tc>
          <w:tcPr>
            <w:tcW w:w="2674" w:type="dxa"/>
          </w:tcPr>
          <w:p w14:paraId="06021A9A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iCs/>
                <w:sz w:val="20"/>
                <w:szCs w:val="20"/>
              </w:rPr>
              <w:t xml:space="preserve">1) Spatial domain used when calculating derived quantities </w:t>
            </w:r>
          </w:p>
          <w:p w14:paraId="19C331EE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705F42D6" w14:textId="77777777" w:rsidR="001373CE" w:rsidRPr="001373CE" w:rsidRDefault="00E02F9A" w:rsidP="006C7550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="001373CE" w:rsidRPr="001373CE">
              <w:rPr>
                <w:sz w:val="20"/>
                <w:szCs w:val="20"/>
              </w:rPr>
              <w:t>he west coast of the US from San Francisco Bay to the northern tip of Washington State. We divide the coast into four strata, with ‘</w:t>
            </w:r>
            <w:proofErr w:type="spellStart"/>
            <w:r w:rsidR="001373CE" w:rsidRPr="001373CE">
              <w:rPr>
                <w:sz w:val="20"/>
                <w:szCs w:val="20"/>
              </w:rPr>
              <w:t>coastwide</w:t>
            </w:r>
            <w:proofErr w:type="spellEnd"/>
            <w:r w:rsidR="001373CE" w:rsidRPr="001373CE">
              <w:rPr>
                <w:sz w:val="20"/>
                <w:szCs w:val="20"/>
              </w:rPr>
              <w:t>’ as an aggregate for the three states</w:t>
            </w:r>
          </w:p>
        </w:tc>
        <w:tc>
          <w:tcPr>
            <w:tcW w:w="3606" w:type="dxa"/>
          </w:tcPr>
          <w:p w14:paraId="1194019C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strata.limits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data.frame</w:t>
            </w:r>
            <w:proofErr w:type="spellEnd"/>
            <w:r w:rsidRPr="001373CE">
              <w:rPr>
                <w:sz w:val="20"/>
                <w:szCs w:val="20"/>
              </w:rPr>
              <w:t>(</w:t>
            </w:r>
          </w:p>
          <w:p w14:paraId="760E6681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'STRATA' = c("</w:t>
            </w:r>
            <w:proofErr w:type="spellStart"/>
            <w:r w:rsidRPr="001373CE">
              <w:rPr>
                <w:sz w:val="20"/>
                <w:szCs w:val="20"/>
              </w:rPr>
              <w:t>Coastwide</w:t>
            </w:r>
            <w:proofErr w:type="spellEnd"/>
            <w:r w:rsidRPr="001373CE">
              <w:rPr>
                <w:sz w:val="20"/>
                <w:szCs w:val="20"/>
              </w:rPr>
              <w:t>","CA","OR","WA"),</w:t>
            </w:r>
          </w:p>
          <w:p w14:paraId="217F62D8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'</w:t>
            </w:r>
            <w:proofErr w:type="spellStart"/>
            <w:r w:rsidRPr="001373CE">
              <w:rPr>
                <w:sz w:val="20"/>
                <w:szCs w:val="20"/>
              </w:rPr>
              <w:t>north_border</w:t>
            </w:r>
            <w:proofErr w:type="spellEnd"/>
            <w:r w:rsidRPr="001373CE">
              <w:rPr>
                <w:sz w:val="20"/>
                <w:szCs w:val="20"/>
              </w:rPr>
              <w:t>' = c(49.0, 42.0, 46.0,49.0),</w:t>
            </w:r>
          </w:p>
          <w:p w14:paraId="2EFFB53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'</w:t>
            </w:r>
            <w:proofErr w:type="spellStart"/>
            <w:r w:rsidRPr="001373CE">
              <w:rPr>
                <w:sz w:val="20"/>
                <w:szCs w:val="20"/>
              </w:rPr>
              <w:t>south_border</w:t>
            </w:r>
            <w:proofErr w:type="spellEnd"/>
            <w:r w:rsidRPr="001373CE">
              <w:rPr>
                <w:sz w:val="20"/>
                <w:szCs w:val="20"/>
              </w:rPr>
              <w:t>' = c(32.0, 32.0, 42.0, 46.0)</w:t>
            </w:r>
          </w:p>
          <w:p w14:paraId="22D8A48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))</w:t>
            </w:r>
          </w:p>
        </w:tc>
      </w:tr>
      <w:tr w:rsidR="001373CE" w:rsidRPr="001373CE" w14:paraId="3190B8B9" w14:textId="77777777" w:rsidTr="006C7550">
        <w:trPr>
          <w:trHeight w:val="480"/>
        </w:trPr>
        <w:tc>
          <w:tcPr>
            <w:tcW w:w="2674" w:type="dxa"/>
          </w:tcPr>
          <w:p w14:paraId="28ED8079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2) Which categories (species/sizes) to include </w:t>
            </w:r>
          </w:p>
          <w:p w14:paraId="3A665F06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04584472" w14:textId="77777777" w:rsidR="001373CE" w:rsidRPr="001373CE" w:rsidRDefault="00E02F9A" w:rsidP="006C7550">
            <w:pPr>
              <w:spacing w:line="240" w:lineRule="auto"/>
              <w:rPr>
                <w:sz w:val="20"/>
                <w:szCs w:val="20"/>
              </w:rPr>
            </w:pPr>
            <w:r>
              <w:rPr>
                <w:rFonts w:eastAsiaTheme="minorEastAsia"/>
                <w:sz w:val="20"/>
                <w:szCs w:val="20"/>
              </w:rPr>
              <w:t xml:space="preserve">a single size class, or two size classes </w:t>
            </w:r>
            <m:oMath>
              <m:r>
                <w:rPr>
                  <w:rFonts w:ascii="Cambria Math" w:hAnsi="Cambria Math"/>
                  <w:sz w:val="20"/>
                  <w:szCs w:val="20"/>
                </w:rPr>
                <m:t>≤80</m:t>
              </m:r>
            </m:oMath>
            <w:r w:rsidRPr="001373CE">
              <w:rPr>
                <w:rFonts w:eastAsiaTheme="minorEastAsia"/>
                <w:sz w:val="20"/>
                <w:szCs w:val="20"/>
              </w:rPr>
              <w:t xml:space="preserve"> and </w:t>
            </w:r>
            <m:oMath>
              <m:r>
                <w:rPr>
                  <w:rFonts w:ascii="Cambria Math" w:eastAsiaTheme="minorEastAsia" w:hAnsi="Cambria Math"/>
                  <w:sz w:val="20"/>
                  <w:szCs w:val="20"/>
                </w:rPr>
                <m:t>&gt;80</m:t>
              </m:r>
            </m:oMath>
            <w:r>
              <w:rPr>
                <w:rFonts w:eastAsiaTheme="minorEastAsia"/>
                <w:sz w:val="20"/>
                <w:szCs w:val="20"/>
              </w:rPr>
              <w:t>, or</w:t>
            </w:r>
          </w:p>
        </w:tc>
        <w:tc>
          <w:tcPr>
            <w:tcW w:w="3606" w:type="dxa"/>
          </w:tcPr>
          <w:p w14:paraId="49468608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c_i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data$c_i</w:t>
            </w:r>
            <w:proofErr w:type="spellEnd"/>
          </w:p>
        </w:tc>
      </w:tr>
      <w:tr w:rsidR="001373CE" w:rsidRPr="001373CE" w14:paraId="53860D5B" w14:textId="77777777" w:rsidTr="006C7550">
        <w:trPr>
          <w:trHeight w:val="465"/>
        </w:trPr>
        <w:tc>
          <w:tcPr>
            <w:tcW w:w="2674" w:type="dxa"/>
          </w:tcPr>
          <w:p w14:paraId="180B668E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iCs/>
                <w:sz w:val="20"/>
                <w:szCs w:val="20"/>
              </w:rPr>
              <w:t xml:space="preserve">3) Identify whether to analyze encounter, abundance, and/or biomass-sampling data </w:t>
            </w:r>
          </w:p>
          <w:p w14:paraId="086A04CB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6646A3DB" w14:textId="77777777" w:rsidR="001373CE" w:rsidRPr="001373CE" w:rsidRDefault="00E02F9A" w:rsidP="006C7550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</w:t>
            </w:r>
            <w:r w:rsidR="001373CE" w:rsidRPr="001373CE">
              <w:rPr>
                <w:sz w:val="20"/>
                <w:szCs w:val="20"/>
              </w:rPr>
              <w:t xml:space="preserve">he </w:t>
            </w:r>
            <w:r>
              <w:rPr>
                <w:sz w:val="20"/>
                <w:szCs w:val="20"/>
              </w:rPr>
              <w:t xml:space="preserve">extrapolated </w:t>
            </w:r>
            <w:r w:rsidR="001373CE" w:rsidRPr="001373CE">
              <w:rPr>
                <w:sz w:val="20"/>
                <w:szCs w:val="20"/>
              </w:rPr>
              <w:t>number of squid captured.</w:t>
            </w:r>
          </w:p>
        </w:tc>
        <w:tc>
          <w:tcPr>
            <w:tcW w:w="3606" w:type="dxa"/>
          </w:tcPr>
          <w:p w14:paraId="3F08E6AB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b_i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data$b_i</w:t>
            </w:r>
            <w:proofErr w:type="spellEnd"/>
          </w:p>
        </w:tc>
      </w:tr>
      <w:tr w:rsidR="001373CE" w:rsidRPr="001373CE" w14:paraId="0305BA65" w14:textId="77777777" w:rsidTr="006C7550">
        <w:trPr>
          <w:trHeight w:val="232"/>
        </w:trPr>
        <w:tc>
          <w:tcPr>
            <w:tcW w:w="2674" w:type="dxa"/>
          </w:tcPr>
          <w:p w14:paraId="58BB30BA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iCs/>
                <w:sz w:val="20"/>
                <w:szCs w:val="20"/>
              </w:rPr>
              <w:t xml:space="preserve">4) Including spatial and/or spatiotemporal variation </w:t>
            </w:r>
          </w:p>
          <w:p w14:paraId="20493327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333C2201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The full model has spatial and spatiotemporal process for the encounter probability and positive catches</w:t>
            </w:r>
            <w:r w:rsidR="00E02F9A">
              <w:rPr>
                <w:sz w:val="20"/>
                <w:szCs w:val="20"/>
              </w:rPr>
              <w:t xml:space="preserve"> for each size category</w:t>
            </w:r>
            <w:r w:rsidR="00445B60">
              <w:rPr>
                <w:sz w:val="20"/>
                <w:szCs w:val="20"/>
              </w:rPr>
              <w:t>. See step 6, for multivariate model.</w:t>
            </w:r>
          </w:p>
        </w:tc>
        <w:tc>
          <w:tcPr>
            <w:tcW w:w="3606" w:type="dxa"/>
          </w:tcPr>
          <w:p w14:paraId="24F15B1A" w14:textId="77777777" w:rsidR="00E12566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FieldConfig</w:t>
            </w:r>
            <w:proofErr w:type="spellEnd"/>
            <w:r w:rsidRPr="001373CE">
              <w:rPr>
                <w:sz w:val="20"/>
                <w:szCs w:val="20"/>
              </w:rPr>
              <w:t xml:space="preserve"> </w:t>
            </w:r>
            <w:r w:rsidR="00E12566">
              <w:rPr>
                <w:sz w:val="20"/>
                <w:szCs w:val="20"/>
              </w:rPr>
              <w:t>&lt;-</w:t>
            </w:r>
            <w:r w:rsidR="00E02F9A">
              <w:rPr>
                <w:sz w:val="20"/>
                <w:szCs w:val="20"/>
              </w:rPr>
              <w:t xml:space="preserve"> c("Omega1" = 2, "Epsilon1" = 2, "Omega2" = 2, "Epsilon2" = 2</w:t>
            </w:r>
            <w:r w:rsidRPr="001373CE">
              <w:rPr>
                <w:sz w:val="20"/>
                <w:szCs w:val="20"/>
              </w:rPr>
              <w:t>)</w:t>
            </w:r>
            <w:r w:rsidR="00E12566">
              <w:rPr>
                <w:sz w:val="20"/>
                <w:szCs w:val="20"/>
              </w:rPr>
              <w:t xml:space="preserve"> </w:t>
            </w:r>
          </w:p>
          <w:p w14:paraId="5A40CD02" w14:textId="77777777" w:rsidR="00E12566" w:rsidRPr="001373CE" w:rsidRDefault="00E12566" w:rsidP="006C7550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1373CE" w:rsidRPr="001373CE" w14:paraId="453E6C41" w14:textId="77777777" w:rsidTr="006C7550">
        <w:trPr>
          <w:trHeight w:val="232"/>
        </w:trPr>
        <w:tc>
          <w:tcPr>
            <w:tcW w:w="2674" w:type="dxa"/>
          </w:tcPr>
          <w:p w14:paraId="0DCC610D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5) Choosing the spatial smoother and resolution </w:t>
            </w:r>
          </w:p>
          <w:p w14:paraId="74B3F794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070" w:type="dxa"/>
          </w:tcPr>
          <w:p w14:paraId="372DE107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used a “mesh” grid, with 200 nodes, and assume geometric anisotropy</w:t>
            </w:r>
            <w:r w:rsidR="00445B60">
              <w:rPr>
                <w:sz w:val="20"/>
                <w:szCs w:val="20"/>
              </w:rPr>
              <w:t xml:space="preserve"> – east/west and north/south deviates are not symmetric.</w:t>
            </w:r>
            <w:r w:rsidRPr="001373CE">
              <w:rPr>
                <w:sz w:val="20"/>
                <w:szCs w:val="20"/>
              </w:rPr>
              <w:t xml:space="preserve"> </w:t>
            </w:r>
          </w:p>
        </w:tc>
        <w:tc>
          <w:tcPr>
            <w:tcW w:w="3606" w:type="dxa"/>
          </w:tcPr>
          <w:p w14:paraId="761E918C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Mesh.Method</w:t>
            </w:r>
            <w:proofErr w:type="spellEnd"/>
            <w:r w:rsidRPr="001373CE">
              <w:rPr>
                <w:sz w:val="20"/>
                <w:szCs w:val="20"/>
              </w:rPr>
              <w:t xml:space="preserve"> &lt;- "Mesh"</w:t>
            </w:r>
          </w:p>
          <w:p w14:paraId="0DC2970E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n_x</w:t>
            </w:r>
            <w:proofErr w:type="spellEnd"/>
            <w:r w:rsidRPr="001373CE">
              <w:rPr>
                <w:sz w:val="20"/>
                <w:szCs w:val="20"/>
              </w:rPr>
              <w:t xml:space="preserve"> &lt;- 200 </w:t>
            </w:r>
          </w:p>
          <w:p w14:paraId="7D29BCD7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Aniso</w:t>
            </w:r>
            <w:proofErr w:type="spellEnd"/>
            <w:r w:rsidRPr="001373CE">
              <w:rPr>
                <w:sz w:val="20"/>
                <w:szCs w:val="20"/>
              </w:rPr>
              <w:t xml:space="preserve"> &lt;- TRUE </w:t>
            </w:r>
          </w:p>
        </w:tc>
      </w:tr>
      <w:tr w:rsidR="001373CE" w:rsidRPr="001373CE" w14:paraId="23203FEB" w14:textId="77777777" w:rsidTr="006C7550">
        <w:trPr>
          <w:trHeight w:val="248"/>
        </w:trPr>
        <w:tc>
          <w:tcPr>
            <w:tcW w:w="2674" w:type="dxa"/>
          </w:tcPr>
          <w:p w14:paraId="06CBE60A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6) </w:t>
            </w:r>
            <w:r w:rsidRPr="001373CE">
              <w:rPr>
                <w:iCs/>
                <w:sz w:val="20"/>
                <w:szCs w:val="20"/>
              </w:rPr>
              <w:t xml:space="preserve">Choosing the number of spatial and </w:t>
            </w:r>
            <w:proofErr w:type="spellStart"/>
            <w:r w:rsidRPr="001373CE">
              <w:rPr>
                <w:iCs/>
                <w:sz w:val="20"/>
                <w:szCs w:val="20"/>
              </w:rPr>
              <w:t>spatio</w:t>
            </w:r>
            <w:proofErr w:type="spellEnd"/>
            <w:r w:rsidRPr="001373CE">
              <w:rPr>
                <w:iCs/>
                <w:sz w:val="20"/>
                <w:szCs w:val="20"/>
              </w:rPr>
              <w:t xml:space="preserve">-temporal factors </w:t>
            </w:r>
          </w:p>
          <w:p w14:paraId="5744BAB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070" w:type="dxa"/>
          </w:tcPr>
          <w:p w14:paraId="02BCCBD7" w14:textId="77777777" w:rsidR="001373CE" w:rsidRPr="001373CE" w:rsidRDefault="001373CE" w:rsidP="00445B6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evaluate a full rank model where each length category has its own covariance matrix</w:t>
            </w:r>
            <w:r w:rsidR="00445B60">
              <w:rPr>
                <w:sz w:val="20"/>
                <w:szCs w:val="20"/>
              </w:rPr>
              <w:t>. The “2” represents separate spatiotemporal process for the two size categories.</w:t>
            </w:r>
          </w:p>
        </w:tc>
        <w:tc>
          <w:tcPr>
            <w:tcW w:w="3606" w:type="dxa"/>
          </w:tcPr>
          <w:p w14:paraId="1FE4AF27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FieldConfig</w:t>
            </w:r>
            <w:proofErr w:type="spellEnd"/>
            <w:r w:rsidRPr="001373CE">
              <w:rPr>
                <w:sz w:val="20"/>
                <w:szCs w:val="20"/>
              </w:rPr>
              <w:t xml:space="preserve"> &lt;-c(Omega1 =2,  Epsilon1 =2,  Omega2 =2, Epsilon2 =2)</w:t>
            </w:r>
          </w:p>
        </w:tc>
      </w:tr>
      <w:tr w:rsidR="001373CE" w:rsidRPr="001373CE" w14:paraId="3600B05F" w14:textId="77777777" w:rsidTr="006C7550">
        <w:trPr>
          <w:trHeight w:val="465"/>
        </w:trPr>
        <w:tc>
          <w:tcPr>
            <w:tcW w:w="2674" w:type="dxa"/>
          </w:tcPr>
          <w:p w14:paraId="2740CF33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7) Specifying temporal correlation on model components </w:t>
            </w:r>
          </w:p>
          <w:p w14:paraId="7C598D2C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070" w:type="dxa"/>
          </w:tcPr>
          <w:p w14:paraId="1289D34A" w14:textId="77777777" w:rsidR="001373CE" w:rsidRPr="001373CE" w:rsidRDefault="001373CE" w:rsidP="00445B6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We </w:t>
            </w:r>
            <w:r w:rsidR="00445B60">
              <w:rPr>
                <w:sz w:val="20"/>
                <w:szCs w:val="20"/>
              </w:rPr>
              <w:t xml:space="preserve">test whether there is “1” or is not “0” temporal </w:t>
            </w:r>
            <w:r w:rsidRPr="001373CE">
              <w:rPr>
                <w:sz w:val="20"/>
                <w:szCs w:val="20"/>
              </w:rPr>
              <w:t>correlation</w:t>
            </w:r>
            <w:r w:rsidR="00445B60">
              <w:rPr>
                <w:sz w:val="20"/>
                <w:szCs w:val="20"/>
              </w:rPr>
              <w:t>s</w:t>
            </w:r>
            <w:r w:rsidRPr="001373CE">
              <w:rPr>
                <w:sz w:val="20"/>
                <w:szCs w:val="20"/>
              </w:rPr>
              <w:t xml:space="preserve"> in the intercepts or spatiotemporal processes</w:t>
            </w:r>
            <w:r w:rsidR="00445B60">
              <w:rPr>
                <w:sz w:val="20"/>
                <w:szCs w:val="20"/>
              </w:rPr>
              <w:t>. Default is not temporal correlation.</w:t>
            </w:r>
          </w:p>
        </w:tc>
        <w:tc>
          <w:tcPr>
            <w:tcW w:w="3606" w:type="dxa"/>
          </w:tcPr>
          <w:p w14:paraId="4C7B6C90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RhoConfig</w:t>
            </w:r>
            <w:proofErr w:type="spellEnd"/>
            <w:r w:rsidRPr="001373CE">
              <w:rPr>
                <w:sz w:val="20"/>
                <w:szCs w:val="20"/>
              </w:rPr>
              <w:t>= c("Beta1"=0, "Beta2"=0, "Epsilon1"=0, "Epsilon2"=0)</w:t>
            </w:r>
          </w:p>
        </w:tc>
      </w:tr>
      <w:tr w:rsidR="001373CE" w:rsidRPr="001373CE" w14:paraId="5F97D058" w14:textId="77777777" w:rsidTr="006C7550">
        <w:trPr>
          <w:trHeight w:val="232"/>
        </w:trPr>
        <w:tc>
          <w:tcPr>
            <w:tcW w:w="2674" w:type="dxa"/>
          </w:tcPr>
          <w:p w14:paraId="537B011B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8) </w:t>
            </w:r>
            <w:r w:rsidRPr="001373CE">
              <w:rPr>
                <w:iCs/>
                <w:sz w:val="20"/>
                <w:szCs w:val="20"/>
              </w:rPr>
              <w:t xml:space="preserve">Including density covariates as a semi-parametric model </w:t>
            </w:r>
          </w:p>
          <w:p w14:paraId="30E6456C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0D020732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have no density dependent covariates for the model</w:t>
            </w:r>
          </w:p>
        </w:tc>
        <w:tc>
          <w:tcPr>
            <w:tcW w:w="3606" w:type="dxa"/>
          </w:tcPr>
          <w:p w14:paraId="21DABD2B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1373CE" w:rsidRPr="001373CE" w14:paraId="4239F558" w14:textId="77777777" w:rsidTr="006C7550">
        <w:trPr>
          <w:trHeight w:val="232"/>
        </w:trPr>
        <w:tc>
          <w:tcPr>
            <w:tcW w:w="2674" w:type="dxa"/>
          </w:tcPr>
          <w:p w14:paraId="5E20A2DF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9) </w:t>
            </w:r>
            <w:r w:rsidRPr="001373CE">
              <w:rPr>
                <w:sz w:val="20"/>
                <w:szCs w:val="20"/>
              </w:rPr>
              <w:t xml:space="preserve">Accounting for catchability covariates and confounding variables </w:t>
            </w:r>
          </w:p>
          <w:p w14:paraId="25153C39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3AB4302C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We include catchability covariates for temperature, chlorophyll a, and salinity at 3m</w:t>
            </w:r>
          </w:p>
        </w:tc>
        <w:tc>
          <w:tcPr>
            <w:tcW w:w="3606" w:type="dxa"/>
          </w:tcPr>
          <w:p w14:paraId="2DA8DD2E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Q_ik</w:t>
            </w:r>
            <w:proofErr w:type="spellEnd"/>
            <w:r w:rsidRPr="001373CE">
              <w:rPr>
                <w:sz w:val="20"/>
                <w:szCs w:val="20"/>
              </w:rPr>
              <w:t xml:space="preserve"> &lt;- raw[,c('x3m_Temp','x3m_Salinity','x3m_Chl')] </w:t>
            </w:r>
          </w:p>
        </w:tc>
      </w:tr>
      <w:tr w:rsidR="001373CE" w:rsidRPr="001373CE" w14:paraId="0064FC47" w14:textId="77777777" w:rsidTr="006C7550">
        <w:trPr>
          <w:trHeight w:val="248"/>
        </w:trPr>
        <w:tc>
          <w:tcPr>
            <w:tcW w:w="2674" w:type="dxa"/>
          </w:tcPr>
          <w:p w14:paraId="4485FD52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10) </w:t>
            </w:r>
            <w:r w:rsidRPr="001373CE">
              <w:rPr>
                <w:iCs/>
                <w:sz w:val="20"/>
                <w:szCs w:val="20"/>
              </w:rPr>
              <w:t>Treating area swept as a catchability covariate or offset</w:t>
            </w:r>
            <w:r w:rsidRPr="001373CE">
              <w:rPr>
                <w:i/>
                <w:iCs/>
                <w:sz w:val="20"/>
                <w:szCs w:val="20"/>
              </w:rPr>
              <w:t xml:space="preserve"> </w:t>
            </w:r>
          </w:p>
          <w:p w14:paraId="63541026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2AFC6815" w14:textId="77777777" w:rsidR="001373CE" w:rsidRPr="00984208" w:rsidRDefault="00445B60" w:rsidP="006C7550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rea</w:t>
            </w:r>
            <w:r w:rsidR="001373CE" w:rsidRPr="001373CE">
              <w:rPr>
                <w:sz w:val="20"/>
                <w:szCs w:val="20"/>
              </w:rPr>
              <w:t xml:space="preserve"> towed</w:t>
            </w:r>
            <w:r w:rsidR="00984208">
              <w:rPr>
                <w:sz w:val="20"/>
                <w:szCs w:val="20"/>
              </w:rPr>
              <w:t xml:space="preserve">, distance towed for the </w:t>
            </w:r>
            <w:proofErr w:type="spellStart"/>
            <w:r w:rsidR="00984208">
              <w:rPr>
                <w:sz w:val="20"/>
                <w:szCs w:val="20"/>
              </w:rPr>
              <w:t>i</w:t>
            </w:r>
            <w:r w:rsidR="00984208">
              <w:rPr>
                <w:sz w:val="20"/>
                <w:szCs w:val="20"/>
                <w:vertAlign w:val="superscript"/>
              </w:rPr>
              <w:t>th</w:t>
            </w:r>
            <w:proofErr w:type="spellEnd"/>
            <w:r w:rsidR="00984208">
              <w:rPr>
                <w:sz w:val="20"/>
                <w:szCs w:val="20"/>
              </w:rPr>
              <w:t xml:space="preserve"> sample times the width of the net – 0.085km </w:t>
            </w:r>
          </w:p>
        </w:tc>
        <w:tc>
          <w:tcPr>
            <w:tcW w:w="3606" w:type="dxa"/>
          </w:tcPr>
          <w:p w14:paraId="3031C525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a_i</w:t>
            </w:r>
            <w:proofErr w:type="spellEnd"/>
            <w:r w:rsidRPr="001373CE">
              <w:rPr>
                <w:sz w:val="20"/>
                <w:szCs w:val="20"/>
              </w:rPr>
              <w:t xml:space="preserve"> &lt;- </w:t>
            </w:r>
            <w:proofErr w:type="spellStart"/>
            <w:r w:rsidRPr="001373CE">
              <w:rPr>
                <w:sz w:val="20"/>
                <w:szCs w:val="20"/>
              </w:rPr>
              <w:t>raw$effort</w:t>
            </w:r>
            <w:proofErr w:type="spellEnd"/>
          </w:p>
        </w:tc>
      </w:tr>
      <w:tr w:rsidR="001373CE" w:rsidRPr="001373CE" w14:paraId="6165292F" w14:textId="77777777" w:rsidTr="006C7550">
        <w:trPr>
          <w:trHeight w:val="232"/>
        </w:trPr>
        <w:tc>
          <w:tcPr>
            <w:tcW w:w="2674" w:type="dxa"/>
          </w:tcPr>
          <w:p w14:paraId="3D2EEF7C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lastRenderedPageBreak/>
              <w:t xml:space="preserve">11) </w:t>
            </w:r>
            <w:r w:rsidRPr="001373CE">
              <w:rPr>
                <w:sz w:val="20"/>
                <w:szCs w:val="20"/>
              </w:rPr>
              <w:t xml:space="preserve">Including vessel effects as </w:t>
            </w:r>
            <w:proofErr w:type="spellStart"/>
            <w:r w:rsidRPr="001373CE">
              <w:rPr>
                <w:sz w:val="20"/>
                <w:szCs w:val="20"/>
              </w:rPr>
              <w:t>overdispersion</w:t>
            </w:r>
            <w:proofErr w:type="spellEnd"/>
            <w:r w:rsidRPr="001373CE">
              <w:rPr>
                <w:sz w:val="20"/>
                <w:szCs w:val="20"/>
              </w:rPr>
              <w:t xml:space="preserve"> </w:t>
            </w:r>
          </w:p>
          <w:p w14:paraId="4CA62AA9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1DBF699E" w14:textId="77777777" w:rsidR="001373CE" w:rsidRPr="001373CE" w:rsidRDefault="00445B60" w:rsidP="00445B60">
            <w:pPr>
              <w:spacing w:line="240" w:lineRule="auto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ere is only a single vessel for each survey; therefore, w</w:t>
            </w:r>
            <w:r w:rsidR="001373CE" w:rsidRPr="001373CE">
              <w:rPr>
                <w:sz w:val="20"/>
                <w:szCs w:val="20"/>
              </w:rPr>
              <w:t>e do not include any vessel effects</w:t>
            </w:r>
          </w:p>
        </w:tc>
        <w:tc>
          <w:tcPr>
            <w:tcW w:w="3606" w:type="dxa"/>
          </w:tcPr>
          <w:p w14:paraId="53438C2B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OverdispersionConfig</w:t>
            </w:r>
            <w:proofErr w:type="spellEnd"/>
            <w:r w:rsidRPr="001373CE">
              <w:rPr>
                <w:sz w:val="20"/>
                <w:szCs w:val="20"/>
              </w:rPr>
              <w:t xml:space="preserve"> &lt;- c("Eta1"=0, "Eta2"=0)</w:t>
            </w:r>
          </w:p>
        </w:tc>
      </w:tr>
      <w:tr w:rsidR="001373CE" w:rsidRPr="001373CE" w14:paraId="1C19643F" w14:textId="77777777" w:rsidTr="006C7550">
        <w:trPr>
          <w:trHeight w:val="232"/>
        </w:trPr>
        <w:tc>
          <w:tcPr>
            <w:tcW w:w="2674" w:type="dxa"/>
          </w:tcPr>
          <w:p w14:paraId="00E9C892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2) </w:t>
            </w:r>
            <w:r w:rsidRPr="001373CE">
              <w:rPr>
                <w:iCs/>
                <w:sz w:val="20"/>
                <w:szCs w:val="20"/>
              </w:rPr>
              <w:t xml:space="preserve">Choosing among link functions and distributions </w:t>
            </w:r>
          </w:p>
          <w:p w14:paraId="23C02A02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1E186592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We assume a delta-GLMM with a log-normal distribution for the positive catches </w:t>
            </w:r>
          </w:p>
        </w:tc>
        <w:tc>
          <w:tcPr>
            <w:tcW w:w="3606" w:type="dxa"/>
          </w:tcPr>
          <w:p w14:paraId="28FD6506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ObsModel</w:t>
            </w:r>
            <w:proofErr w:type="spellEnd"/>
            <w:r w:rsidRPr="001373CE">
              <w:rPr>
                <w:sz w:val="20"/>
                <w:szCs w:val="20"/>
              </w:rPr>
              <w:t xml:space="preserve"> &lt;- c(2,0)</w:t>
            </w:r>
          </w:p>
        </w:tc>
      </w:tr>
      <w:tr w:rsidR="001373CE" w:rsidRPr="001373CE" w14:paraId="1FF403C7" w14:textId="77777777" w:rsidTr="006C7550">
        <w:trPr>
          <w:trHeight w:val="604"/>
        </w:trPr>
        <w:tc>
          <w:tcPr>
            <w:tcW w:w="2674" w:type="dxa"/>
          </w:tcPr>
          <w:p w14:paraId="1527848B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3) </w:t>
            </w:r>
            <w:r w:rsidRPr="001373CE">
              <w:rPr>
                <w:sz w:val="20"/>
                <w:szCs w:val="20"/>
              </w:rPr>
              <w:t xml:space="preserve">Derived quantities </w:t>
            </w:r>
          </w:p>
          <w:p w14:paraId="28147471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33C3EE21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Center of gravity</w:t>
            </w:r>
          </w:p>
          <w:p w14:paraId="7E93265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Annual estimate of squid density</w:t>
            </w:r>
          </w:p>
        </w:tc>
        <w:tc>
          <w:tcPr>
            <w:tcW w:w="3606" w:type="dxa"/>
          </w:tcPr>
          <w:p w14:paraId="6E33B315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Options = c(</w:t>
            </w:r>
            <w:proofErr w:type="spellStart"/>
            <w:r w:rsidRPr="001373CE">
              <w:rPr>
                <w:sz w:val="20"/>
                <w:szCs w:val="20"/>
              </w:rPr>
              <w:t>SD_site_density</w:t>
            </w:r>
            <w:proofErr w:type="spellEnd"/>
            <w:r w:rsidRPr="001373CE">
              <w:rPr>
                <w:sz w:val="20"/>
                <w:szCs w:val="20"/>
              </w:rPr>
              <w:t xml:space="preserve"> = 0 </w:t>
            </w:r>
          </w:p>
          <w:p w14:paraId="506A2770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SD_site_logdensity</w:t>
            </w:r>
            <w:proofErr w:type="spellEnd"/>
            <w:r w:rsidRPr="001373CE">
              <w:rPr>
                <w:sz w:val="20"/>
                <w:szCs w:val="20"/>
              </w:rPr>
              <w:t xml:space="preserve"> = 0</w:t>
            </w:r>
          </w:p>
          <w:p w14:paraId="1377C271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Range</w:t>
            </w:r>
            <w:proofErr w:type="spellEnd"/>
            <w:r w:rsidRPr="001373CE">
              <w:rPr>
                <w:sz w:val="20"/>
                <w:szCs w:val="20"/>
              </w:rPr>
              <w:t xml:space="preserve"> = 1 </w:t>
            </w:r>
          </w:p>
          <w:p w14:paraId="746B18DA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evenness</w:t>
            </w:r>
            <w:proofErr w:type="spellEnd"/>
            <w:r w:rsidRPr="001373CE">
              <w:rPr>
                <w:sz w:val="20"/>
                <w:szCs w:val="20"/>
              </w:rPr>
              <w:t xml:space="preserve"> = 0 </w:t>
            </w:r>
          </w:p>
          <w:p w14:paraId="4BA55F0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effective_area</w:t>
            </w:r>
            <w:proofErr w:type="spellEnd"/>
            <w:r w:rsidRPr="001373CE">
              <w:rPr>
                <w:sz w:val="20"/>
                <w:szCs w:val="20"/>
              </w:rPr>
              <w:t xml:space="preserve"> = 1</w:t>
            </w:r>
          </w:p>
          <w:p w14:paraId="223C594E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Cov_SE</w:t>
            </w:r>
            <w:proofErr w:type="spellEnd"/>
            <w:r w:rsidRPr="001373CE">
              <w:rPr>
                <w:sz w:val="20"/>
                <w:szCs w:val="20"/>
              </w:rPr>
              <w:t xml:space="preserve"> = 0 </w:t>
            </w:r>
          </w:p>
          <w:p w14:paraId="003AC82D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Synchrony</w:t>
            </w:r>
            <w:proofErr w:type="spellEnd"/>
            <w:r w:rsidRPr="001373CE">
              <w:rPr>
                <w:sz w:val="20"/>
                <w:szCs w:val="20"/>
              </w:rPr>
              <w:t xml:space="preserve"> = 0</w:t>
            </w:r>
          </w:p>
          <w:p w14:paraId="6A1E1AB8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 xml:space="preserve">            ,</w:t>
            </w:r>
            <w:proofErr w:type="spellStart"/>
            <w:r w:rsidRPr="001373CE">
              <w:rPr>
                <w:sz w:val="20"/>
                <w:szCs w:val="20"/>
              </w:rPr>
              <w:t>Calculate_Coherence</w:t>
            </w:r>
            <w:proofErr w:type="spellEnd"/>
            <w:r w:rsidRPr="001373CE">
              <w:rPr>
                <w:sz w:val="20"/>
                <w:szCs w:val="20"/>
              </w:rPr>
              <w:t xml:space="preserve"> = 0)</w:t>
            </w:r>
          </w:p>
        </w:tc>
      </w:tr>
      <w:tr w:rsidR="001373CE" w:rsidRPr="001373CE" w14:paraId="49F8868D" w14:textId="77777777" w:rsidTr="006C7550">
        <w:trPr>
          <w:trHeight w:val="604"/>
        </w:trPr>
        <w:tc>
          <w:tcPr>
            <w:tcW w:w="2674" w:type="dxa"/>
          </w:tcPr>
          <w:p w14:paraId="6F419F9D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4) </w:t>
            </w:r>
            <w:r w:rsidRPr="001373CE">
              <w:rPr>
                <w:sz w:val="20"/>
                <w:szCs w:val="20"/>
              </w:rPr>
              <w:t xml:space="preserve">Bias correction for derived quantities </w:t>
            </w:r>
          </w:p>
          <w:p w14:paraId="43953E53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4F84CC65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3606" w:type="dxa"/>
          </w:tcPr>
          <w:p w14:paraId="34A21B27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</w:tr>
      <w:tr w:rsidR="001373CE" w:rsidRPr="001373CE" w14:paraId="761432EE" w14:textId="77777777" w:rsidTr="006C7550">
        <w:trPr>
          <w:trHeight w:val="604"/>
        </w:trPr>
        <w:tc>
          <w:tcPr>
            <w:tcW w:w="2674" w:type="dxa"/>
          </w:tcPr>
          <w:p w14:paraId="5E4EB1D4" w14:textId="77777777" w:rsidR="001373CE" w:rsidRPr="001373CE" w:rsidRDefault="001373CE" w:rsidP="006C7550">
            <w:pPr>
              <w:pStyle w:val="Default"/>
              <w:rPr>
                <w:sz w:val="20"/>
                <w:szCs w:val="20"/>
              </w:rPr>
            </w:pPr>
            <w:r w:rsidRPr="001373CE">
              <w:rPr>
                <w:rFonts w:eastAsia="Times New Roman"/>
                <w:sz w:val="20"/>
                <w:szCs w:val="20"/>
              </w:rPr>
              <w:t xml:space="preserve">15) </w:t>
            </w:r>
            <w:r w:rsidRPr="001373CE">
              <w:rPr>
                <w:sz w:val="20"/>
                <w:szCs w:val="20"/>
              </w:rPr>
              <w:t xml:space="preserve">Model selection </w:t>
            </w:r>
          </w:p>
          <w:p w14:paraId="0C08ED5B" w14:textId="77777777" w:rsidR="001373CE" w:rsidRPr="001373CE" w:rsidRDefault="001373CE" w:rsidP="006C7550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</w:p>
        </w:tc>
        <w:tc>
          <w:tcPr>
            <w:tcW w:w="3070" w:type="dxa"/>
          </w:tcPr>
          <w:p w14:paraId="4D867FA5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  <w:r w:rsidRPr="001373CE">
              <w:rPr>
                <w:sz w:val="20"/>
                <w:szCs w:val="20"/>
              </w:rPr>
              <w:t>AIC</w:t>
            </w:r>
          </w:p>
        </w:tc>
        <w:tc>
          <w:tcPr>
            <w:tcW w:w="3606" w:type="dxa"/>
          </w:tcPr>
          <w:p w14:paraId="3BDBB0A3" w14:textId="77777777" w:rsidR="001373CE" w:rsidRPr="001373CE" w:rsidRDefault="001373CE" w:rsidP="006C7550">
            <w:pPr>
              <w:spacing w:line="240" w:lineRule="auto"/>
              <w:rPr>
                <w:sz w:val="20"/>
                <w:szCs w:val="20"/>
              </w:rPr>
            </w:pPr>
          </w:p>
        </w:tc>
      </w:tr>
    </w:tbl>
    <w:p w14:paraId="7FF2CCDE" w14:textId="77777777" w:rsidR="00A01329" w:rsidRDefault="00A01329">
      <w:pPr>
        <w:spacing w:line="259" w:lineRule="auto"/>
        <w:rPr>
          <w:sz w:val="20"/>
          <w:szCs w:val="20"/>
        </w:rPr>
      </w:pPr>
    </w:p>
    <w:p w14:paraId="20AA5CF5" w14:textId="77777777" w:rsidR="00A01329" w:rsidRDefault="00A01329" w:rsidP="00A01329">
      <w:r>
        <w:br w:type="page"/>
      </w:r>
    </w:p>
    <w:p w14:paraId="42BCE3AB" w14:textId="77777777" w:rsidR="006C7550" w:rsidRDefault="00A01329" w:rsidP="00A01329">
      <w:pPr>
        <w:pStyle w:val="Caption"/>
      </w:pPr>
      <w:r>
        <w:lastRenderedPageBreak/>
        <w:t xml:space="preserve">Table </w:t>
      </w:r>
      <w:fldSimple w:instr=" SEQ Table \* ARABIC ">
        <w:r w:rsidR="006807ED">
          <w:rPr>
            <w:noProof/>
          </w:rPr>
          <w:t>3</w:t>
        </w:r>
      </w:fldSimple>
      <w:r>
        <w:t>. Model selection criteria for the different model combination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30"/>
        <w:gridCol w:w="1023"/>
        <w:gridCol w:w="1034"/>
        <w:gridCol w:w="1213"/>
        <w:gridCol w:w="1010"/>
        <w:gridCol w:w="1010"/>
        <w:gridCol w:w="1010"/>
        <w:gridCol w:w="1010"/>
        <w:gridCol w:w="1010"/>
      </w:tblGrid>
      <w:tr w:rsidR="001C31E5" w14:paraId="34B0AB36" w14:textId="77777777" w:rsidTr="001C31E5">
        <w:tc>
          <w:tcPr>
            <w:tcW w:w="1038" w:type="dxa"/>
          </w:tcPr>
          <w:p w14:paraId="6376E798" w14:textId="77777777" w:rsidR="001C31E5" w:rsidRDefault="001C31E5">
            <w:pPr>
              <w:spacing w:line="259" w:lineRule="auto"/>
            </w:pPr>
            <w:r>
              <w:t>Model</w:t>
            </w:r>
          </w:p>
        </w:tc>
        <w:tc>
          <w:tcPr>
            <w:tcW w:w="1039" w:type="dxa"/>
          </w:tcPr>
          <w:p w14:paraId="639F8F34" w14:textId="77777777" w:rsidR="001C31E5" w:rsidRDefault="001C31E5">
            <w:pPr>
              <w:spacing w:line="259" w:lineRule="auto"/>
            </w:pPr>
            <w:r>
              <w:t>AIC</w:t>
            </w:r>
          </w:p>
        </w:tc>
        <w:tc>
          <w:tcPr>
            <w:tcW w:w="1039" w:type="dxa"/>
          </w:tcPr>
          <w:p w14:paraId="7B45A7B0" w14:textId="77777777" w:rsidR="001C31E5" w:rsidRDefault="001C31E5">
            <w:pPr>
              <w:spacing w:line="259" w:lineRule="auto"/>
            </w:pPr>
            <w:r>
              <w:t>Length bins</w:t>
            </w:r>
          </w:p>
        </w:tc>
        <w:tc>
          <w:tcPr>
            <w:tcW w:w="1039" w:type="dxa"/>
          </w:tcPr>
          <w:p w14:paraId="3A3EF70F" w14:textId="77777777" w:rsidR="001C31E5" w:rsidRDefault="00E95F9C" w:rsidP="001C31E5">
            <w:pPr>
              <w:spacing w:line="240" w:lineRule="auto"/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Ω</m:t>
                    </m: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</m:oMath>
            </m:oMathPara>
          </w:p>
          <w:p w14:paraId="1C98D87D" w14:textId="77777777" w:rsidR="001C31E5" w:rsidRDefault="001C31E5" w:rsidP="001C31E5">
            <w:pPr>
              <w:spacing w:line="240" w:lineRule="auto"/>
              <w:rPr>
                <w:sz w:val="20"/>
                <w:szCs w:val="20"/>
              </w:rPr>
            </w:pPr>
            <w:proofErr w:type="spellStart"/>
            <w:r w:rsidRPr="001373CE">
              <w:rPr>
                <w:sz w:val="20"/>
                <w:szCs w:val="20"/>
              </w:rPr>
              <w:t>FieldConfig</w:t>
            </w:r>
            <w:proofErr w:type="spellEnd"/>
            <w:r w:rsidRPr="001373CE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&lt;- c("Omega1" = 2, "Epsilon1" = 2, "Omega2" = 2, "Epsilon2" = 2</w:t>
            </w:r>
            <w:r w:rsidRPr="001373CE">
              <w:rPr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t xml:space="preserve"> </w:t>
            </w:r>
          </w:p>
          <w:p w14:paraId="2EB5E550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132B06DB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74B2BC66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07F281C8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7D697858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523ACBFE" w14:textId="77777777" w:rsidR="001C31E5" w:rsidRDefault="001C31E5">
            <w:pPr>
              <w:spacing w:line="259" w:lineRule="auto"/>
            </w:pPr>
          </w:p>
        </w:tc>
      </w:tr>
      <w:tr w:rsidR="001C31E5" w14:paraId="25FF9AE4" w14:textId="77777777" w:rsidTr="001C31E5">
        <w:tc>
          <w:tcPr>
            <w:tcW w:w="1038" w:type="dxa"/>
          </w:tcPr>
          <w:p w14:paraId="78A50B95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6EBA5294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7CFEF6EA" w14:textId="77777777" w:rsidR="001C31E5" w:rsidRDefault="001C31E5">
            <w:pPr>
              <w:spacing w:line="259" w:lineRule="auto"/>
            </w:pPr>
            <w:r>
              <w:t>1</w:t>
            </w:r>
          </w:p>
        </w:tc>
        <w:tc>
          <w:tcPr>
            <w:tcW w:w="1039" w:type="dxa"/>
          </w:tcPr>
          <w:p w14:paraId="5C5378A6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09486C13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3A66BA5E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12087B19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6A67247A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11EF5795" w14:textId="77777777" w:rsidR="001C31E5" w:rsidRDefault="001C31E5">
            <w:pPr>
              <w:spacing w:line="259" w:lineRule="auto"/>
            </w:pPr>
          </w:p>
        </w:tc>
      </w:tr>
      <w:tr w:rsidR="001C31E5" w14:paraId="33D62526" w14:textId="77777777" w:rsidTr="001C31E5">
        <w:tc>
          <w:tcPr>
            <w:tcW w:w="1038" w:type="dxa"/>
          </w:tcPr>
          <w:p w14:paraId="59E5D34D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60E80CD5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41413BBE" w14:textId="77777777" w:rsidR="001C31E5" w:rsidRDefault="001C31E5">
            <w:pPr>
              <w:spacing w:line="259" w:lineRule="auto"/>
            </w:pPr>
            <w:r>
              <w:t>2</w:t>
            </w:r>
          </w:p>
        </w:tc>
        <w:tc>
          <w:tcPr>
            <w:tcW w:w="1039" w:type="dxa"/>
          </w:tcPr>
          <w:p w14:paraId="7E9DC53B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05A46724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0F15898D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484AA5E9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72CBC49E" w14:textId="77777777" w:rsidR="001C31E5" w:rsidRDefault="001C31E5">
            <w:pPr>
              <w:spacing w:line="259" w:lineRule="auto"/>
            </w:pPr>
          </w:p>
        </w:tc>
        <w:tc>
          <w:tcPr>
            <w:tcW w:w="1039" w:type="dxa"/>
          </w:tcPr>
          <w:p w14:paraId="0E42CD99" w14:textId="77777777" w:rsidR="001C31E5" w:rsidRDefault="001C31E5">
            <w:pPr>
              <w:spacing w:line="259" w:lineRule="auto"/>
            </w:pPr>
          </w:p>
        </w:tc>
      </w:tr>
    </w:tbl>
    <w:p w14:paraId="395BEFFB" w14:textId="77777777" w:rsidR="00A01329" w:rsidRDefault="00A01329">
      <w:pPr>
        <w:spacing w:line="259" w:lineRule="auto"/>
      </w:pPr>
    </w:p>
    <w:p w14:paraId="17124D79" w14:textId="77777777" w:rsidR="00A01329" w:rsidRDefault="00A01329">
      <w:pPr>
        <w:spacing w:line="259" w:lineRule="auto"/>
      </w:pPr>
      <w:r>
        <w:br w:type="page"/>
      </w:r>
    </w:p>
    <w:p w14:paraId="3432D3E7" w14:textId="77777777" w:rsidR="00A01329" w:rsidRDefault="00A01329">
      <w:pPr>
        <w:spacing w:line="259" w:lineRule="auto"/>
      </w:pPr>
    </w:p>
    <w:p w14:paraId="1CF8208F" w14:textId="77777777" w:rsidR="001373CE" w:rsidRDefault="006C7550">
      <w:r>
        <w:t>Figures</w:t>
      </w:r>
    </w:p>
    <w:p w14:paraId="7605C70B" w14:textId="77777777" w:rsidR="006C7550" w:rsidRDefault="006C7550">
      <w:pPr>
        <w:spacing w:line="259" w:lineRule="auto"/>
      </w:pPr>
      <w:r>
        <w:br w:type="page"/>
      </w:r>
    </w:p>
    <w:p w14:paraId="56B1DA92" w14:textId="77777777" w:rsidR="00F26BF3" w:rsidRDefault="00F26BF3" w:rsidP="00F26BF3">
      <w:pPr>
        <w:pStyle w:val="Caption"/>
      </w:pPr>
      <w:r>
        <w:rPr>
          <w:noProof/>
        </w:rPr>
        <w:lastRenderedPageBreak/>
        <w:drawing>
          <wp:inline distT="0" distB="0" distL="0" distR="0" wp14:anchorId="1C86FDE1" wp14:editId="01C66B4C">
            <wp:extent cx="5943600" cy="59436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ata_by_year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AEA56" w14:textId="77777777" w:rsidR="00F26BF3" w:rsidRDefault="00F26BF3" w:rsidP="00F26BF3">
      <w:pPr>
        <w:pStyle w:val="Caption"/>
      </w:pPr>
      <w:bookmarkStart w:id="6" w:name="_Ref40963096"/>
      <w:r>
        <w:t xml:space="preserve">Figure </w:t>
      </w:r>
      <w:fldSimple w:instr=" SEQ Figure \* ARABIC ">
        <w:r w:rsidR="006807ED">
          <w:rPr>
            <w:noProof/>
          </w:rPr>
          <w:t>1</w:t>
        </w:r>
      </w:fldSimple>
      <w:bookmarkEnd w:id="6"/>
      <w:r>
        <w:t>. Location of samples for the 22 year data set. (We should probably color code by survey).</w:t>
      </w:r>
    </w:p>
    <w:p w14:paraId="239C89CF" w14:textId="77777777" w:rsidR="00F95DD9" w:rsidRDefault="00F95DD9" w:rsidP="00F95DD9"/>
    <w:p w14:paraId="475F9641" w14:textId="77777777" w:rsidR="00F95DD9" w:rsidRDefault="00F95DD9">
      <w:pPr>
        <w:spacing w:line="259" w:lineRule="auto"/>
      </w:pPr>
      <w:r>
        <w:br w:type="page"/>
      </w:r>
    </w:p>
    <w:p w14:paraId="39140B7D" w14:textId="77777777" w:rsidR="00F95DD9" w:rsidRDefault="00F95DD9" w:rsidP="00F95DD9">
      <w:r>
        <w:rPr>
          <w:noProof/>
        </w:rPr>
        <w:lastRenderedPageBreak/>
        <w:drawing>
          <wp:inline distT="0" distB="0" distL="0" distR="0" wp14:anchorId="340EEBD2" wp14:editId="3B79AD62">
            <wp:extent cx="4953000" cy="722947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encounter_prob-predicted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53000" cy="722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098603" w14:textId="77777777" w:rsidR="00F26BF3" w:rsidRDefault="00F95DD9" w:rsidP="006807ED">
      <w:pPr>
        <w:rPr>
          <w:iCs/>
          <w:szCs w:val="18"/>
        </w:rPr>
      </w:pPr>
      <w:r>
        <w:t xml:space="preserve">Figure </w:t>
      </w:r>
      <w:fldSimple w:instr=" SEQ Figure \* ARABIC ">
        <w:r w:rsidR="006807ED">
          <w:rPr>
            <w:noProof/>
          </w:rPr>
          <w:t>2</w:t>
        </w:r>
      </w:fldSimple>
      <w:r>
        <w:t>.</w:t>
      </w:r>
      <w:r w:rsidR="006807ED">
        <w:t xml:space="preserve"> Estimated encounter probabilities for small (</w:t>
      </w:r>
      <m:oMath>
        <m:r>
          <w:rPr>
            <w:rFonts w:ascii="Cambria Math" w:hAnsi="Cambria Math"/>
          </w:rPr>
          <m:t>≤80</m:t>
        </m:r>
      </m:oMath>
      <w:r w:rsidR="006807ED">
        <w:t>) and (</w:t>
      </w:r>
      <m:oMath>
        <m:r>
          <w:rPr>
            <w:rFonts w:ascii="Cambria Math" w:hAnsi="Cambria Math"/>
          </w:rPr>
          <m:t>&gt;80</m:t>
        </m:r>
      </m:oMath>
      <w:r w:rsidR="006807ED">
        <w:t>) large squid collected during fisheries independent surveys by the NWFSC and SWFSC between 1998 and 2019</w:t>
      </w:r>
      <w:r w:rsidR="00F26BF3">
        <w:br w:type="page"/>
      </w:r>
    </w:p>
    <w:p w14:paraId="7567057E" w14:textId="77777777" w:rsidR="00F26BF3" w:rsidRDefault="006807ED" w:rsidP="00F26BF3">
      <w:pPr>
        <w:pStyle w:val="Caption"/>
      </w:pPr>
      <w:r>
        <w:rPr>
          <w:noProof/>
        </w:rPr>
        <w:lastRenderedPageBreak/>
        <w:drawing>
          <wp:inline distT="0" distB="0" distL="0" distR="0" wp14:anchorId="45FD6E21" wp14:editId="2676C68D">
            <wp:extent cx="4724400" cy="736198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ln_density-predicted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28433" cy="73682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4A9BE7" w14:textId="77777777" w:rsidR="00CA5FA9" w:rsidRPr="00CA5FA9" w:rsidRDefault="00F26BF3" w:rsidP="00CA5FA9">
      <w:pPr>
        <w:pStyle w:val="Caption"/>
      </w:pPr>
      <w:bookmarkStart w:id="7" w:name="_Ref40956082"/>
      <w:r>
        <w:t xml:space="preserve">Figure </w:t>
      </w:r>
      <w:fldSimple w:instr=" SEQ Figure \* ARABIC ">
        <w:r w:rsidR="006807ED">
          <w:rPr>
            <w:noProof/>
          </w:rPr>
          <w:t>3</w:t>
        </w:r>
      </w:fldSimple>
      <w:bookmarkEnd w:id="7"/>
      <w:r>
        <w:t>. Estimate</w:t>
      </w:r>
      <w:r w:rsidR="00CA5FA9">
        <w:t>d log-</w:t>
      </w:r>
      <w:r>
        <w:t xml:space="preserve">transformed densities </w:t>
      </w:r>
      <w:r w:rsidR="006807ED">
        <w:t>for</w:t>
      </w:r>
      <w:r>
        <w:t xml:space="preserve"> small (</w:t>
      </w:r>
      <m:oMath>
        <m:r>
          <w:rPr>
            <w:rFonts w:ascii="Cambria Math" w:hAnsi="Cambria Math"/>
          </w:rPr>
          <m:t>≤80</m:t>
        </m:r>
      </m:oMath>
      <w:r>
        <w:t>) and (</w:t>
      </w:r>
      <m:oMath>
        <m:r>
          <w:rPr>
            <w:rFonts w:ascii="Cambria Math" w:hAnsi="Cambria Math"/>
          </w:rPr>
          <m:t>&gt;80</m:t>
        </m:r>
      </m:oMath>
      <w:r>
        <w:t xml:space="preserve">) large squid </w:t>
      </w:r>
      <w:r w:rsidR="00CA5FA9">
        <w:t>collected during fisheries independent surveys by the NWFSC and SWFSC between 1998 and 2019.</w:t>
      </w:r>
    </w:p>
    <w:p w14:paraId="254B9A67" w14:textId="77777777" w:rsidR="00F95DD9" w:rsidRDefault="00F95DD9">
      <w:pPr>
        <w:spacing w:line="259" w:lineRule="auto"/>
        <w:rPr>
          <w:iCs/>
          <w:szCs w:val="18"/>
        </w:rPr>
      </w:pPr>
      <w:r>
        <w:rPr>
          <w:iCs/>
          <w:szCs w:val="18"/>
        </w:rPr>
        <w:lastRenderedPageBreak/>
        <w:br w:type="page"/>
      </w:r>
    </w:p>
    <w:p w14:paraId="606F1EB5" w14:textId="77777777" w:rsidR="00CA5FA9" w:rsidRDefault="00CA5FA9" w:rsidP="00F95DD9">
      <w:pPr>
        <w:pStyle w:val="Caption"/>
      </w:pPr>
    </w:p>
    <w:p w14:paraId="21F9F5EC" w14:textId="77777777" w:rsidR="00CA5FA9" w:rsidRDefault="00CA5FA9">
      <w:pPr>
        <w:spacing w:line="259" w:lineRule="auto"/>
      </w:pPr>
    </w:p>
    <w:p w14:paraId="0D5C355B" w14:textId="77777777" w:rsidR="00CA5FA9" w:rsidRDefault="000B5746">
      <w:pPr>
        <w:spacing w:line="259" w:lineRule="auto"/>
        <w:rPr>
          <w:iCs/>
          <w:szCs w:val="18"/>
        </w:rPr>
      </w:pPr>
      <w:r>
        <w:rPr>
          <w:iCs/>
          <w:noProof/>
          <w:szCs w:val="18"/>
        </w:rPr>
        <w:drawing>
          <wp:inline distT="0" distB="0" distL="0" distR="0" wp14:anchorId="35ABCB8A" wp14:editId="1AAC4F71">
            <wp:extent cx="5943612" cy="1828804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enter_of_gravity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12" cy="18288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7796A3" w14:textId="77777777" w:rsidR="00CA5FA9" w:rsidRDefault="00CA5FA9" w:rsidP="00CA5FA9">
      <w:pPr>
        <w:pStyle w:val="Caption"/>
      </w:pPr>
    </w:p>
    <w:p w14:paraId="77DAB5FD" w14:textId="77777777" w:rsidR="00CA5FA9" w:rsidRPr="00CA5FA9" w:rsidRDefault="00CA5FA9" w:rsidP="00CA5FA9">
      <w:pPr>
        <w:pStyle w:val="Caption"/>
      </w:pPr>
      <w:bookmarkStart w:id="8" w:name="_Ref40956707"/>
      <w:r>
        <w:t xml:space="preserve">Figure </w:t>
      </w:r>
      <w:fldSimple w:instr=" SEQ Figure \* ARABIC ">
        <w:r w:rsidR="006807ED">
          <w:rPr>
            <w:noProof/>
          </w:rPr>
          <w:t>4</w:t>
        </w:r>
      </w:fldSimple>
      <w:bookmarkEnd w:id="8"/>
      <w:r>
        <w:t xml:space="preserve">. </w:t>
      </w:r>
      <w:r w:rsidR="006807ED">
        <w:t>Estimated temporal easting (left panel, larger values more easterly) and northing (right panel, larger values more northerly) shifts in the c</w:t>
      </w:r>
      <w:r>
        <w:t xml:space="preserve">enter of gravity </w:t>
      </w:r>
      <w:r w:rsidR="006807ED">
        <w:t xml:space="preserve">of the distribution </w:t>
      </w:r>
      <w:r>
        <w:t xml:space="preserve">for small and large squid collected during fisheries independent surveys </w:t>
      </w:r>
      <w:r w:rsidR="006807ED">
        <w:t xml:space="preserve">conducted </w:t>
      </w:r>
      <w:r>
        <w:t>by the NWFSC and SWFSC between 1998 and 2019.</w:t>
      </w:r>
    </w:p>
    <w:p w14:paraId="1C84B5C1" w14:textId="77777777" w:rsidR="00E06D68" w:rsidRDefault="00E06D68" w:rsidP="00E06D68"/>
    <w:p w14:paraId="2A3D76EB" w14:textId="77777777" w:rsidR="00E0575D" w:rsidRDefault="00E0575D">
      <w:pPr>
        <w:spacing w:line="259" w:lineRule="auto"/>
      </w:pPr>
      <w:r>
        <w:br w:type="page"/>
      </w:r>
    </w:p>
    <w:p w14:paraId="1307EBFE" w14:textId="77777777" w:rsidR="00E0575D" w:rsidRDefault="000B5746" w:rsidP="00E0575D">
      <w:pPr>
        <w:pStyle w:val="Caption"/>
      </w:pPr>
      <w:r>
        <w:rPr>
          <w:noProof/>
        </w:rPr>
        <w:lastRenderedPageBreak/>
        <w:drawing>
          <wp:inline distT="0" distB="0" distL="0" distR="0" wp14:anchorId="5F706183" wp14:editId="7559D905">
            <wp:extent cx="2743205" cy="274320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ndex-Biomass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5" cy="2743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F521DA" w14:textId="77777777" w:rsidR="00E06D68" w:rsidRDefault="00E0575D" w:rsidP="00E0575D">
      <w:pPr>
        <w:pStyle w:val="Caption"/>
      </w:pPr>
      <w:bookmarkStart w:id="9" w:name="_Ref40956464"/>
      <w:r>
        <w:t xml:space="preserve">Figure </w:t>
      </w:r>
      <w:fldSimple w:instr=" SEQ Figure \* ARABIC ">
        <w:r w:rsidR="006807ED">
          <w:rPr>
            <w:noProof/>
          </w:rPr>
          <w:t>5</w:t>
        </w:r>
      </w:fldSimple>
      <w:bookmarkEnd w:id="9"/>
      <w:r>
        <w:t>. Estimated indices of abundance for the small and large squid collected during fisheries independent surveys</w:t>
      </w:r>
      <w:r w:rsidR="000B5746">
        <w:t xml:space="preserve"> conducted</w:t>
      </w:r>
      <w:r>
        <w:t xml:space="preserve"> by the NWFSC and SWFSC between 1998 and 2019.</w:t>
      </w:r>
    </w:p>
    <w:p w14:paraId="242072FA" w14:textId="77777777" w:rsidR="00760F25" w:rsidRDefault="00760F25" w:rsidP="00760F25"/>
    <w:p w14:paraId="0BE79EF0" w14:textId="77777777" w:rsidR="00760F25" w:rsidRDefault="00760F25">
      <w:pPr>
        <w:spacing w:line="259" w:lineRule="auto"/>
      </w:pPr>
      <w:r>
        <w:br w:type="page"/>
      </w:r>
    </w:p>
    <w:p w14:paraId="4FC926EB" w14:textId="77777777" w:rsidR="00760F25" w:rsidRDefault="000B5746" w:rsidP="00760F25">
      <w:r>
        <w:rPr>
          <w:noProof/>
        </w:rPr>
        <w:lastRenderedPageBreak/>
        <w:drawing>
          <wp:inline distT="0" distB="0" distL="0" distR="0" wp14:anchorId="12E78D61" wp14:editId="58277FC1">
            <wp:extent cx="3657607" cy="3657607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Effective_Area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7607" cy="36576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6D504" w14:textId="77777777" w:rsidR="00760F25" w:rsidRPr="00760F25" w:rsidRDefault="00760F25" w:rsidP="00760F25">
      <w:pPr>
        <w:pStyle w:val="Caption"/>
      </w:pPr>
      <w:bookmarkStart w:id="10" w:name="_Ref40957456"/>
      <w:r>
        <w:t xml:space="preserve">Figure </w:t>
      </w:r>
      <w:fldSimple w:instr=" SEQ Figure \* ARABIC ">
        <w:r w:rsidR="006807ED">
          <w:rPr>
            <w:noProof/>
          </w:rPr>
          <w:t>6</w:t>
        </w:r>
      </w:fldSimple>
      <w:bookmarkEnd w:id="10"/>
      <w:r w:rsidR="000B5746">
        <w:t>. Range occupancy</w:t>
      </w:r>
      <w:r>
        <w:t xml:space="preserve"> </w:t>
      </w:r>
      <w:r w:rsidR="000B5746">
        <w:t xml:space="preserve">for </w:t>
      </w:r>
      <w:r>
        <w:t>small and large squid in the waters surveyed by the NWFSC and SWFSC from 1998 to 2019.</w:t>
      </w:r>
    </w:p>
    <w:sectPr w:rsidR="00760F25" w:rsidRPr="00760F25" w:rsidSect="00636DC7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3" w:author="Chasco, Brandon Edward" w:date="2020-06-15T07:51:00Z" w:initials="CBE">
    <w:p w14:paraId="43690CCA" w14:textId="77777777" w:rsidR="00E95F9C" w:rsidRDefault="00E95F9C">
      <w:pPr>
        <w:pStyle w:val="CommentText"/>
      </w:pPr>
      <w:r>
        <w:rPr>
          <w:rFonts w:eastAsiaTheme="minorEastAsia"/>
        </w:rPr>
        <w:t xml:space="preserve">If we look at the surveys separately: </w:t>
      </w:r>
      <w:r>
        <w:rPr>
          <w:rStyle w:val="CommentReference"/>
        </w:rPr>
        <w:annotationRef/>
      </w:r>
      <w:r>
        <w:rPr>
          <w:rFonts w:eastAsiaTheme="minorEastAsia"/>
        </w:rPr>
        <w:t xml:space="preserve">Because the two surveys (NWFSC versus SWFSC) do not share observations for every year, we must include a first-order autoregressive temporal correlation for the intercepts, where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sub>
        </m:sSub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eastAsiaTheme="minorEastAsia" w:hAnsi="Cambria Math"/>
          </w:rPr>
          <m:t>~N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-1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,</m:t>
            </m:r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eastAsiaTheme="minorEastAsia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-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</m:den>
            </m:f>
          </m:e>
        </m:d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>
        <w:rPr>
          <w:rFonts w:eastAsiaTheme="minorEastAsia"/>
        </w:rPr>
        <w:t xml:space="preserve"> </w:t>
      </w:r>
      <w:r w:rsidRPr="00DF7E8D">
        <w:rPr>
          <w:rFonts w:eastAsiaTheme="minorEastAsia"/>
        </w:rPr>
        <w:t>and</w:t>
      </w:r>
      <w:r>
        <w:rPr>
          <w:rFonts w:eastAsiaTheme="minorEastAsia"/>
        </w:rPr>
        <w:t xml:space="preserve"> </w:t>
      </w:r>
      <w:r w:rsidRPr="00DF7E8D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p</m:t>
            </m:r>
          </m:sub>
        </m:sSub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EastAsia" w:hAnsi="Cambria Math"/>
              </w:rPr>
              <m:t>,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d>
        <m:r>
          <m:rPr>
            <m:sty m:val="p"/>
          </m:rPr>
          <w:rPr>
            <w:rFonts w:ascii="Cambria Math" w:eastAsiaTheme="minorEastAsia" w:hAnsi="Cambria Math"/>
          </w:rPr>
          <m:t>~N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ρ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-1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,</m:t>
            </m:r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eastAsiaTheme="minorEastAsia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σ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</m:num>
              <m:den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-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</m:den>
            </m:f>
          </m:e>
        </m:d>
      </m:oMath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3690CCA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6224A1"/>
    <w:multiLevelType w:val="hybridMultilevel"/>
    <w:tmpl w:val="FA6A5552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4774E8"/>
    <w:multiLevelType w:val="hybridMultilevel"/>
    <w:tmpl w:val="FA2CF32C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DF02C93"/>
    <w:multiLevelType w:val="hybridMultilevel"/>
    <w:tmpl w:val="D038857E"/>
    <w:lvl w:ilvl="0" w:tplc="4F9C8FBE">
      <w:start w:val="1"/>
      <w:numFmt w:val="decimal"/>
      <w:lvlText w:val="%1&gt;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2974356"/>
    <w:multiLevelType w:val="hybridMultilevel"/>
    <w:tmpl w:val="D38ACAB0"/>
    <w:lvl w:ilvl="0" w:tplc="04090011">
      <w:start w:val="2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6453663"/>
    <w:multiLevelType w:val="hybridMultilevel"/>
    <w:tmpl w:val="B96C05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EF27934"/>
    <w:multiLevelType w:val="hybridMultilevel"/>
    <w:tmpl w:val="F0B63936"/>
    <w:lvl w:ilvl="0" w:tplc="167CEA30">
      <w:start w:val="2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2"/>
  </w:num>
  <w:num w:numId="2">
    <w:abstractNumId w:val="4"/>
  </w:num>
  <w:num w:numId="3">
    <w:abstractNumId w:val="3"/>
  </w:num>
  <w:num w:numId="4">
    <w:abstractNumId w:val="0"/>
  </w:num>
  <w:num w:numId="5">
    <w:abstractNumId w:val="5"/>
  </w:num>
  <w:num w:numId="6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asco, Brandon Edward">
    <w15:presenceInfo w15:providerId="None" w15:userId="Chasco, Brandon Edwar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00A1"/>
    <w:rsid w:val="0000386D"/>
    <w:rsid w:val="000120D1"/>
    <w:rsid w:val="00065B0F"/>
    <w:rsid w:val="00070C08"/>
    <w:rsid w:val="000B5746"/>
    <w:rsid w:val="000C6FC9"/>
    <w:rsid w:val="000D3F3E"/>
    <w:rsid w:val="000F3DFA"/>
    <w:rsid w:val="001373CE"/>
    <w:rsid w:val="00161DA4"/>
    <w:rsid w:val="001647A5"/>
    <w:rsid w:val="001B114B"/>
    <w:rsid w:val="001B158F"/>
    <w:rsid w:val="001C31E5"/>
    <w:rsid w:val="001D431C"/>
    <w:rsid w:val="001E0009"/>
    <w:rsid w:val="001E7249"/>
    <w:rsid w:val="00216F51"/>
    <w:rsid w:val="002526A4"/>
    <w:rsid w:val="0026685C"/>
    <w:rsid w:val="002A5AB0"/>
    <w:rsid w:val="002B67C8"/>
    <w:rsid w:val="002E5853"/>
    <w:rsid w:val="0030250F"/>
    <w:rsid w:val="00344B6B"/>
    <w:rsid w:val="00355BAF"/>
    <w:rsid w:val="003676E7"/>
    <w:rsid w:val="00392DA9"/>
    <w:rsid w:val="003B0DD8"/>
    <w:rsid w:val="0040344A"/>
    <w:rsid w:val="00404673"/>
    <w:rsid w:val="00415854"/>
    <w:rsid w:val="00445B60"/>
    <w:rsid w:val="00446617"/>
    <w:rsid w:val="004A7174"/>
    <w:rsid w:val="004B5B92"/>
    <w:rsid w:val="004B7EAB"/>
    <w:rsid w:val="004C1578"/>
    <w:rsid w:val="004D2351"/>
    <w:rsid w:val="004D5B53"/>
    <w:rsid w:val="00556608"/>
    <w:rsid w:val="00561A2A"/>
    <w:rsid w:val="00564DF1"/>
    <w:rsid w:val="00570585"/>
    <w:rsid w:val="005C3385"/>
    <w:rsid w:val="005F7906"/>
    <w:rsid w:val="00603182"/>
    <w:rsid w:val="00622C57"/>
    <w:rsid w:val="00636DC7"/>
    <w:rsid w:val="00641907"/>
    <w:rsid w:val="00654187"/>
    <w:rsid w:val="006807ED"/>
    <w:rsid w:val="006A1186"/>
    <w:rsid w:val="006C7550"/>
    <w:rsid w:val="0074305C"/>
    <w:rsid w:val="00760F25"/>
    <w:rsid w:val="008060D5"/>
    <w:rsid w:val="00822A6D"/>
    <w:rsid w:val="008500A1"/>
    <w:rsid w:val="0086715F"/>
    <w:rsid w:val="008931E4"/>
    <w:rsid w:val="008B7D9F"/>
    <w:rsid w:val="008D75E0"/>
    <w:rsid w:val="0093053C"/>
    <w:rsid w:val="0094177E"/>
    <w:rsid w:val="00950EE8"/>
    <w:rsid w:val="009551CE"/>
    <w:rsid w:val="009608F9"/>
    <w:rsid w:val="009625D8"/>
    <w:rsid w:val="00984208"/>
    <w:rsid w:val="009C4DEF"/>
    <w:rsid w:val="009D1EAD"/>
    <w:rsid w:val="009E458D"/>
    <w:rsid w:val="00A01329"/>
    <w:rsid w:val="00A06FC8"/>
    <w:rsid w:val="00A144C2"/>
    <w:rsid w:val="00A247B1"/>
    <w:rsid w:val="00A33876"/>
    <w:rsid w:val="00A611D4"/>
    <w:rsid w:val="00A8387E"/>
    <w:rsid w:val="00AB6B7C"/>
    <w:rsid w:val="00AB7EF0"/>
    <w:rsid w:val="00AD4219"/>
    <w:rsid w:val="00AF0654"/>
    <w:rsid w:val="00B01A12"/>
    <w:rsid w:val="00B33842"/>
    <w:rsid w:val="00B464DF"/>
    <w:rsid w:val="00B66EF5"/>
    <w:rsid w:val="00B91565"/>
    <w:rsid w:val="00BA6127"/>
    <w:rsid w:val="00BB6FB3"/>
    <w:rsid w:val="00C00594"/>
    <w:rsid w:val="00C27FF7"/>
    <w:rsid w:val="00C46283"/>
    <w:rsid w:val="00C57102"/>
    <w:rsid w:val="00C66923"/>
    <w:rsid w:val="00C7210A"/>
    <w:rsid w:val="00C75F87"/>
    <w:rsid w:val="00CA5FA9"/>
    <w:rsid w:val="00CA6D5F"/>
    <w:rsid w:val="00CC0D0F"/>
    <w:rsid w:val="00CE2047"/>
    <w:rsid w:val="00CF051C"/>
    <w:rsid w:val="00D6322F"/>
    <w:rsid w:val="00D84231"/>
    <w:rsid w:val="00D915BB"/>
    <w:rsid w:val="00DA6074"/>
    <w:rsid w:val="00DB3A04"/>
    <w:rsid w:val="00DF7E8D"/>
    <w:rsid w:val="00E02994"/>
    <w:rsid w:val="00E02F9A"/>
    <w:rsid w:val="00E0575D"/>
    <w:rsid w:val="00E06D68"/>
    <w:rsid w:val="00E12566"/>
    <w:rsid w:val="00E3029E"/>
    <w:rsid w:val="00E33BB3"/>
    <w:rsid w:val="00E40D8E"/>
    <w:rsid w:val="00E95F9C"/>
    <w:rsid w:val="00EA5C00"/>
    <w:rsid w:val="00ED5251"/>
    <w:rsid w:val="00EF4D4A"/>
    <w:rsid w:val="00F0090E"/>
    <w:rsid w:val="00F01D00"/>
    <w:rsid w:val="00F206A2"/>
    <w:rsid w:val="00F26BF3"/>
    <w:rsid w:val="00F41CA2"/>
    <w:rsid w:val="00F47538"/>
    <w:rsid w:val="00F5079D"/>
    <w:rsid w:val="00F537C2"/>
    <w:rsid w:val="00F66962"/>
    <w:rsid w:val="00F95DD9"/>
    <w:rsid w:val="00FB76BB"/>
    <w:rsid w:val="00FC5595"/>
    <w:rsid w:val="00FD0E82"/>
    <w:rsid w:val="00FF6DE7"/>
    <w:rsid w:val="00FF78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849F4C"/>
  <w15:chartTrackingRefBased/>
  <w15:docId w15:val="{4872184E-CF7E-4512-964D-0C00B800ED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6DC7"/>
    <w:pPr>
      <w:spacing w:line="48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500A1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FF7815"/>
    <w:pPr>
      <w:spacing w:after="200"/>
    </w:pPr>
    <w:rPr>
      <w:iCs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36DC7"/>
  </w:style>
  <w:style w:type="table" w:styleId="TableGrid">
    <w:name w:val="Table Grid"/>
    <w:basedOn w:val="TableNormal"/>
    <w:uiPriority w:val="39"/>
    <w:rsid w:val="006419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564DF1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A06FC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E95F9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95F9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95F9C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95F9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95F9C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95F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5F9C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9DE113-5F2C-4F34-84BE-302BB03772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8</TotalTime>
  <Pages>18</Pages>
  <Words>3315</Words>
  <Characters>18899</Characters>
  <Application>Microsoft Office Word</Application>
  <DocSecurity>0</DocSecurity>
  <Lines>157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don.Chasco</dc:creator>
  <cp:keywords/>
  <dc:description/>
  <cp:lastModifiedBy>Chasco, Brandon Edward</cp:lastModifiedBy>
  <cp:revision>11</cp:revision>
  <dcterms:created xsi:type="dcterms:W3CDTF">2020-06-09T06:05:00Z</dcterms:created>
  <dcterms:modified xsi:type="dcterms:W3CDTF">2020-06-15T2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etCoJmTM"/&gt;&lt;style id="http://www.zotero.org/styles/fisheries-research" hasBibliography="1" bibliographyStyleHasBeenSet="0"/&gt;&lt;prefs&gt;&lt;pref name="fieldType" value="Field"/&gt;&lt;/prefs&gt;&lt;/data&gt;</vt:lpwstr>
  </property>
</Properties>
</file>